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FB77C89" w14:textId="77777777" w:rsidR="00816328" w:rsidRDefault="00816328" w:rsidP="00816328">
      <w:pPr>
        <w:spacing w:line="480" w:lineRule="auto"/>
        <w:rPr>
          <w:rFonts w:ascii="Times New Roman" w:hAnsi="Times New Roman" w:cs="Times New Roman"/>
          <w:b/>
          <w:bCs/>
          <w:u w:val="single"/>
        </w:rPr>
      </w:pPr>
      <w:bookmarkStart w:id="0" w:name="_GoBack"/>
      <w:bookmarkEnd w:id="0"/>
      <w:r>
        <w:rPr>
          <w:rFonts w:ascii="Times New Roman" w:hAnsi="Times New Roman" w:cs="Times New Roman"/>
          <w:b/>
          <w:bCs/>
          <w:u w:val="single"/>
        </w:rPr>
        <w:t xml:space="preserve">Supplementary Appendix </w:t>
      </w:r>
    </w:p>
    <w:p w14:paraId="0D31429A" w14:textId="77777777" w:rsidR="00816328" w:rsidRDefault="00816328" w:rsidP="00816328">
      <w:pPr>
        <w:spacing w:line="480" w:lineRule="auto"/>
        <w:rPr>
          <w:rFonts w:ascii="Times New Roman" w:hAnsi="Times New Roman" w:cs="Times New Roman"/>
          <w:b/>
          <w:bCs/>
          <w:u w:val="single"/>
        </w:rPr>
      </w:pPr>
      <w:r>
        <w:rPr>
          <w:rFonts w:ascii="Times New Roman" w:hAnsi="Times New Roman" w:cs="Times New Roman"/>
          <w:b/>
          <w:bCs/>
          <w:u w:val="single"/>
        </w:rPr>
        <w:t xml:space="preserve">Supplementary Tables </w:t>
      </w:r>
    </w:p>
    <w:p w14:paraId="35D4D594" w14:textId="77777777" w:rsidR="00816328" w:rsidRPr="00306C58" w:rsidRDefault="00816328" w:rsidP="00816328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 xml:space="preserve">Supplementary </w:t>
      </w:r>
      <w:r w:rsidRPr="00306C58">
        <w:rPr>
          <w:rFonts w:ascii="Times New Roman" w:hAnsi="Times New Roman" w:cs="Times New Roman"/>
          <w:b/>
          <w:bCs/>
        </w:rPr>
        <w:t>Table 1: Parameters for input into tree diagram</w:t>
      </w:r>
    </w:p>
    <w:p w14:paraId="41125B1E" w14:textId="77777777" w:rsidR="00816328" w:rsidRDefault="00816328" w:rsidP="00816328">
      <w:pPr>
        <w:rPr>
          <w:rFonts w:ascii="Times New Roman" w:hAnsi="Times New Roman" w:cs="Times New Roman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539"/>
        <w:gridCol w:w="2410"/>
        <w:gridCol w:w="3061"/>
      </w:tblGrid>
      <w:tr w:rsidR="00816328" w:rsidRPr="009D77DA" w14:paraId="683D83B1" w14:textId="77777777" w:rsidTr="000D0B6B">
        <w:tc>
          <w:tcPr>
            <w:tcW w:w="3539" w:type="dxa"/>
            <w:tcBorders>
              <w:top w:val="single" w:sz="4" w:space="0" w:color="auto"/>
              <w:bottom w:val="single" w:sz="4" w:space="0" w:color="auto"/>
            </w:tcBorders>
          </w:tcPr>
          <w:p w14:paraId="783E6B42" w14:textId="77777777" w:rsidR="00816328" w:rsidRPr="008A4F62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Parameter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14:paraId="0DA5A942" w14:textId="77777777" w:rsidR="00816328" w:rsidRPr="008A4F62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Estimate</w:t>
            </w:r>
          </w:p>
        </w:tc>
        <w:tc>
          <w:tcPr>
            <w:tcW w:w="3061" w:type="dxa"/>
            <w:tcBorders>
              <w:top w:val="single" w:sz="4" w:space="0" w:color="auto"/>
              <w:bottom w:val="single" w:sz="4" w:space="0" w:color="auto"/>
            </w:tcBorders>
          </w:tcPr>
          <w:p w14:paraId="275AFA35" w14:textId="77777777" w:rsidR="00816328" w:rsidRPr="008A4F62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Distribution used (</w:t>
            </w:r>
            <w:r w:rsidRPr="008A4F62">
              <w:rPr>
                <w:rFonts w:ascii="Times New Roman" w:hAnsi="Times New Roman" w:cs="Times New Roman"/>
                <w:sz w:val="20"/>
                <w:szCs w:val="20"/>
              </w:rPr>
              <w:sym w:font="Symbol" w:char="F061"/>
            </w: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,</w:t>
            </w:r>
            <w:r w:rsidRPr="008A4F62">
              <w:rPr>
                <w:rFonts w:ascii="Times New Roman" w:hAnsi="Times New Roman" w:cs="Times New Roman"/>
                <w:sz w:val="20"/>
                <w:szCs w:val="20"/>
              </w:rPr>
              <w:sym w:font="Symbol" w:char="F062"/>
            </w: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</w:tr>
      <w:tr w:rsidR="00816328" w:rsidRPr="009D77DA" w14:paraId="50D963C8" w14:textId="77777777" w:rsidTr="000D0B6B">
        <w:tc>
          <w:tcPr>
            <w:tcW w:w="9010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1AF1FF3C" w14:textId="68F71CF0" w:rsidR="00816328" w:rsidRPr="008A4F62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Probability of infection type</w:t>
            </w:r>
            <w:r w:rsidRPr="008A4F62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YWk8L0F1dGhvcj48WWVhcj4yMDE3PC9ZZWFyPjxSZWNO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YWk8L0F1dGhvcj48WWVhcj4yMDE3PC9ZZWFyPjxSZWNO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8A4F62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816328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,2</w:t>
            </w:r>
            <w:r w:rsidRPr="008A4F62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16328" w:rsidRPr="009D77DA" w14:paraId="2A786B3B" w14:textId="77777777" w:rsidTr="000D0B6B">
        <w:tc>
          <w:tcPr>
            <w:tcW w:w="3539" w:type="dxa"/>
            <w:tcBorders>
              <w:top w:val="single" w:sz="4" w:space="0" w:color="auto"/>
            </w:tcBorders>
          </w:tcPr>
          <w:p w14:paraId="3ED5D855" w14:textId="77777777" w:rsidR="00816328" w:rsidRPr="008A4F62" w:rsidRDefault="00816328" w:rsidP="000D0B6B">
            <w:pPr>
              <w:spacing w:line="480" w:lineRule="auto"/>
              <w:ind w:left="720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SEP</w:t>
            </w:r>
          </w:p>
        </w:tc>
        <w:tc>
          <w:tcPr>
            <w:tcW w:w="2410" w:type="dxa"/>
            <w:tcBorders>
              <w:top w:val="single" w:sz="4" w:space="0" w:color="auto"/>
            </w:tcBorders>
          </w:tcPr>
          <w:p w14:paraId="2CD90534" w14:textId="77777777" w:rsidR="00816328" w:rsidRPr="008A4F62" w:rsidRDefault="00816328" w:rsidP="000D0B6B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0.303</w:t>
            </w:r>
          </w:p>
        </w:tc>
        <w:tc>
          <w:tcPr>
            <w:tcW w:w="3061" w:type="dxa"/>
            <w:tcBorders>
              <w:top w:val="single" w:sz="4" w:space="0" w:color="auto"/>
            </w:tcBorders>
          </w:tcPr>
          <w:p w14:paraId="1CA96AF1" w14:textId="77777777" w:rsidR="00816328" w:rsidRPr="008A4F62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Beta (141.4, 325.6)</w:t>
            </w:r>
          </w:p>
        </w:tc>
      </w:tr>
      <w:tr w:rsidR="00816328" w:rsidRPr="009D77DA" w14:paraId="1F47A49A" w14:textId="77777777" w:rsidTr="000D0B6B">
        <w:tc>
          <w:tcPr>
            <w:tcW w:w="3539" w:type="dxa"/>
          </w:tcPr>
          <w:p w14:paraId="68B67B71" w14:textId="77777777" w:rsidR="00816328" w:rsidRPr="008A4F62" w:rsidRDefault="00816328" w:rsidP="000D0B6B">
            <w:pPr>
              <w:spacing w:line="480" w:lineRule="auto"/>
              <w:ind w:left="720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PN</w:t>
            </w:r>
          </w:p>
        </w:tc>
        <w:tc>
          <w:tcPr>
            <w:tcW w:w="2410" w:type="dxa"/>
          </w:tcPr>
          <w:p w14:paraId="3BAA830E" w14:textId="77777777" w:rsidR="00816328" w:rsidRPr="008A4F62" w:rsidRDefault="00816328" w:rsidP="000D0B6B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0.217</w:t>
            </w:r>
          </w:p>
        </w:tc>
        <w:tc>
          <w:tcPr>
            <w:tcW w:w="3061" w:type="dxa"/>
          </w:tcPr>
          <w:p w14:paraId="1772843C" w14:textId="77777777" w:rsidR="00816328" w:rsidRPr="008A4F62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Beta (101.6, 365.4)</w:t>
            </w:r>
          </w:p>
        </w:tc>
      </w:tr>
      <w:tr w:rsidR="00816328" w:rsidRPr="009D77DA" w14:paraId="1D69D487" w14:textId="77777777" w:rsidTr="000D0B6B">
        <w:tc>
          <w:tcPr>
            <w:tcW w:w="3539" w:type="dxa"/>
          </w:tcPr>
          <w:p w14:paraId="1A826145" w14:textId="77777777" w:rsidR="00816328" w:rsidRPr="008A4F62" w:rsidRDefault="00816328" w:rsidP="000D0B6B">
            <w:pPr>
              <w:spacing w:line="480" w:lineRule="auto"/>
              <w:ind w:left="720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SSI</w:t>
            </w:r>
          </w:p>
        </w:tc>
        <w:tc>
          <w:tcPr>
            <w:tcW w:w="2410" w:type="dxa"/>
          </w:tcPr>
          <w:p w14:paraId="16DA45D2" w14:textId="77777777" w:rsidR="00816328" w:rsidRPr="008A4F62" w:rsidRDefault="00816328" w:rsidP="000D0B6B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0.183</w:t>
            </w:r>
          </w:p>
        </w:tc>
        <w:tc>
          <w:tcPr>
            <w:tcW w:w="3061" w:type="dxa"/>
          </w:tcPr>
          <w:p w14:paraId="4EB55424" w14:textId="77777777" w:rsidR="00816328" w:rsidRPr="008A4F62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Beta (85.4, 380.5)</w:t>
            </w:r>
          </w:p>
        </w:tc>
      </w:tr>
      <w:tr w:rsidR="00816328" w:rsidRPr="009D77DA" w14:paraId="219EBEE8" w14:textId="77777777" w:rsidTr="000D0B6B">
        <w:tc>
          <w:tcPr>
            <w:tcW w:w="3539" w:type="dxa"/>
          </w:tcPr>
          <w:p w14:paraId="000B04A8" w14:textId="77777777" w:rsidR="00816328" w:rsidRPr="008A4F62" w:rsidRDefault="00816328" w:rsidP="000D0B6B">
            <w:pPr>
              <w:spacing w:line="480" w:lineRule="auto"/>
              <w:ind w:left="720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BSI</w:t>
            </w:r>
          </w:p>
        </w:tc>
        <w:tc>
          <w:tcPr>
            <w:tcW w:w="2410" w:type="dxa"/>
          </w:tcPr>
          <w:p w14:paraId="41BE4AB1" w14:textId="77777777" w:rsidR="00816328" w:rsidRPr="008A4F62" w:rsidRDefault="00816328" w:rsidP="000D0B6B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0.085</w:t>
            </w:r>
          </w:p>
        </w:tc>
        <w:tc>
          <w:tcPr>
            <w:tcW w:w="3061" w:type="dxa"/>
          </w:tcPr>
          <w:p w14:paraId="3C4441D8" w14:textId="77777777" w:rsidR="00816328" w:rsidRPr="008A4F62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Beta (39.8, 427.0)</w:t>
            </w:r>
          </w:p>
        </w:tc>
      </w:tr>
      <w:tr w:rsidR="00816328" w:rsidRPr="009D77DA" w14:paraId="7657B1DC" w14:textId="77777777" w:rsidTr="000D0B6B">
        <w:tc>
          <w:tcPr>
            <w:tcW w:w="3539" w:type="dxa"/>
            <w:tcBorders>
              <w:bottom w:val="single" w:sz="4" w:space="0" w:color="auto"/>
            </w:tcBorders>
          </w:tcPr>
          <w:p w14:paraId="620E900A" w14:textId="77777777" w:rsidR="00816328" w:rsidRPr="008A4F62" w:rsidRDefault="00816328" w:rsidP="000D0B6B">
            <w:pPr>
              <w:spacing w:line="480" w:lineRule="auto"/>
              <w:ind w:left="720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 xml:space="preserve">IAI </w:t>
            </w:r>
          </w:p>
        </w:tc>
        <w:tc>
          <w:tcPr>
            <w:tcW w:w="2410" w:type="dxa"/>
            <w:tcBorders>
              <w:bottom w:val="single" w:sz="4" w:space="0" w:color="auto"/>
            </w:tcBorders>
          </w:tcPr>
          <w:p w14:paraId="63B8AD97" w14:textId="77777777" w:rsidR="00816328" w:rsidRPr="008A4F62" w:rsidRDefault="00816328" w:rsidP="000D0B6B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0.060</w:t>
            </w:r>
          </w:p>
        </w:tc>
        <w:tc>
          <w:tcPr>
            <w:tcW w:w="3061" w:type="dxa"/>
            <w:tcBorders>
              <w:bottom w:val="single" w:sz="4" w:space="0" w:color="auto"/>
            </w:tcBorders>
          </w:tcPr>
          <w:p w14:paraId="3EE87184" w14:textId="77777777" w:rsidR="00816328" w:rsidRPr="008A4F62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Beta (27.9, 439.1)</w:t>
            </w:r>
          </w:p>
        </w:tc>
      </w:tr>
      <w:tr w:rsidR="00816328" w:rsidRPr="009D77DA" w14:paraId="42FEF5C0" w14:textId="77777777" w:rsidTr="000D0B6B">
        <w:tc>
          <w:tcPr>
            <w:tcW w:w="594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D4F4E1E" w14:textId="6966C076" w:rsidR="00816328" w:rsidRPr="008A4F62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Probability of death in current admission</w:t>
            </w:r>
            <w:r w:rsidRPr="008A4F62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YWk8L0F1dGhvcj48WWVhcj4yMDIwPC9ZZWFyPjxSZWNO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YWk8L0F1dGhvcj48WWVhcj4yMDIwPC9ZZWFyPjxSZWNO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8A4F62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816328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2</w:t>
            </w:r>
            <w:r w:rsidRPr="008A4F62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3061" w:type="dxa"/>
            <w:tcBorders>
              <w:top w:val="single" w:sz="4" w:space="0" w:color="auto"/>
              <w:bottom w:val="single" w:sz="4" w:space="0" w:color="auto"/>
            </w:tcBorders>
          </w:tcPr>
          <w:p w14:paraId="06749EDB" w14:textId="77777777" w:rsidR="00816328" w:rsidRPr="008A4F62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816328" w:rsidRPr="009D77DA" w14:paraId="547B1DD0" w14:textId="77777777" w:rsidTr="000D0B6B">
        <w:tc>
          <w:tcPr>
            <w:tcW w:w="3539" w:type="dxa"/>
            <w:tcBorders>
              <w:top w:val="single" w:sz="4" w:space="0" w:color="auto"/>
            </w:tcBorders>
          </w:tcPr>
          <w:p w14:paraId="4A269773" w14:textId="77777777" w:rsidR="00816328" w:rsidRPr="008A4F62" w:rsidRDefault="00816328" w:rsidP="000D0B6B">
            <w:pPr>
              <w:spacing w:line="480" w:lineRule="auto"/>
              <w:ind w:left="720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SEP</w:t>
            </w:r>
          </w:p>
        </w:tc>
        <w:tc>
          <w:tcPr>
            <w:tcW w:w="2410" w:type="dxa"/>
            <w:tcBorders>
              <w:top w:val="single" w:sz="4" w:space="0" w:color="auto"/>
            </w:tcBorders>
          </w:tcPr>
          <w:p w14:paraId="458CE24E" w14:textId="77777777" w:rsidR="00816328" w:rsidRPr="008A4F62" w:rsidRDefault="00816328" w:rsidP="000D0B6B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0.261</w:t>
            </w:r>
          </w:p>
        </w:tc>
        <w:tc>
          <w:tcPr>
            <w:tcW w:w="3061" w:type="dxa"/>
            <w:tcBorders>
              <w:top w:val="single" w:sz="4" w:space="0" w:color="auto"/>
            </w:tcBorders>
          </w:tcPr>
          <w:p w14:paraId="48D2A7C5" w14:textId="77777777" w:rsidR="00816328" w:rsidRPr="008A4F62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Beta (36.5, 103.5)</w:t>
            </w:r>
          </w:p>
        </w:tc>
      </w:tr>
      <w:tr w:rsidR="00816328" w:rsidRPr="009D77DA" w14:paraId="0FB18A2D" w14:textId="77777777" w:rsidTr="000D0B6B">
        <w:tc>
          <w:tcPr>
            <w:tcW w:w="3539" w:type="dxa"/>
          </w:tcPr>
          <w:p w14:paraId="123387F6" w14:textId="77777777" w:rsidR="00816328" w:rsidRPr="008A4F62" w:rsidRDefault="00816328" w:rsidP="000D0B6B">
            <w:pPr>
              <w:spacing w:line="480" w:lineRule="auto"/>
              <w:ind w:left="720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PN</w:t>
            </w:r>
          </w:p>
        </w:tc>
        <w:tc>
          <w:tcPr>
            <w:tcW w:w="2410" w:type="dxa"/>
          </w:tcPr>
          <w:p w14:paraId="5DF3A236" w14:textId="77777777" w:rsidR="00816328" w:rsidRPr="008A4F62" w:rsidRDefault="00816328" w:rsidP="000D0B6B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0.422</w:t>
            </w:r>
          </w:p>
        </w:tc>
        <w:tc>
          <w:tcPr>
            <w:tcW w:w="3061" w:type="dxa"/>
          </w:tcPr>
          <w:p w14:paraId="66A2D425" w14:textId="77777777" w:rsidR="00816328" w:rsidRPr="008A4F62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Beta (42.2, 57.8)</w:t>
            </w:r>
          </w:p>
        </w:tc>
      </w:tr>
      <w:tr w:rsidR="00816328" w:rsidRPr="009D77DA" w14:paraId="3C588D78" w14:textId="77777777" w:rsidTr="000D0B6B">
        <w:tc>
          <w:tcPr>
            <w:tcW w:w="3539" w:type="dxa"/>
          </w:tcPr>
          <w:p w14:paraId="290EA80E" w14:textId="77777777" w:rsidR="00816328" w:rsidRPr="008A4F62" w:rsidRDefault="00816328" w:rsidP="000D0B6B">
            <w:pPr>
              <w:spacing w:line="480" w:lineRule="auto"/>
              <w:ind w:left="720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SSI</w:t>
            </w:r>
          </w:p>
        </w:tc>
        <w:tc>
          <w:tcPr>
            <w:tcW w:w="2410" w:type="dxa"/>
          </w:tcPr>
          <w:p w14:paraId="3251F468" w14:textId="77777777" w:rsidR="00816328" w:rsidRPr="008A4F62" w:rsidRDefault="00816328" w:rsidP="000D0B6B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0.174</w:t>
            </w:r>
          </w:p>
        </w:tc>
        <w:tc>
          <w:tcPr>
            <w:tcW w:w="3061" w:type="dxa"/>
          </w:tcPr>
          <w:p w14:paraId="0D1A1306" w14:textId="77777777" w:rsidR="00816328" w:rsidRPr="008A4F62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Beta (14.7, 69.3)</w:t>
            </w:r>
          </w:p>
        </w:tc>
      </w:tr>
      <w:tr w:rsidR="00816328" w:rsidRPr="009D77DA" w14:paraId="16C8CC08" w14:textId="77777777" w:rsidTr="000D0B6B">
        <w:tc>
          <w:tcPr>
            <w:tcW w:w="3539" w:type="dxa"/>
          </w:tcPr>
          <w:p w14:paraId="2C380897" w14:textId="77777777" w:rsidR="00816328" w:rsidRPr="008A4F62" w:rsidRDefault="00816328" w:rsidP="000D0B6B">
            <w:pPr>
              <w:spacing w:line="480" w:lineRule="auto"/>
              <w:ind w:left="720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BSI</w:t>
            </w:r>
          </w:p>
        </w:tc>
        <w:tc>
          <w:tcPr>
            <w:tcW w:w="2410" w:type="dxa"/>
          </w:tcPr>
          <w:p w14:paraId="7CAE5415" w14:textId="77777777" w:rsidR="00816328" w:rsidRPr="008A4F62" w:rsidRDefault="00816328" w:rsidP="000D0B6B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0.250</w:t>
            </w:r>
          </w:p>
        </w:tc>
        <w:tc>
          <w:tcPr>
            <w:tcW w:w="3061" w:type="dxa"/>
          </w:tcPr>
          <w:p w14:paraId="46DC918E" w14:textId="77777777" w:rsidR="00816328" w:rsidRPr="008A4F62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Beta (9.5, 28.5)</w:t>
            </w:r>
          </w:p>
        </w:tc>
      </w:tr>
      <w:tr w:rsidR="00816328" w:rsidRPr="009D77DA" w14:paraId="6D57C4E0" w14:textId="77777777" w:rsidTr="000D0B6B">
        <w:tc>
          <w:tcPr>
            <w:tcW w:w="3539" w:type="dxa"/>
          </w:tcPr>
          <w:p w14:paraId="30480169" w14:textId="77777777" w:rsidR="00816328" w:rsidRPr="008A4F62" w:rsidRDefault="00816328" w:rsidP="000D0B6B">
            <w:pPr>
              <w:spacing w:line="480" w:lineRule="auto"/>
              <w:ind w:left="720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 xml:space="preserve">IAI </w:t>
            </w:r>
          </w:p>
        </w:tc>
        <w:tc>
          <w:tcPr>
            <w:tcW w:w="2410" w:type="dxa"/>
          </w:tcPr>
          <w:p w14:paraId="556ADCF4" w14:textId="77777777" w:rsidR="00816328" w:rsidRPr="008A4F62" w:rsidRDefault="00816328" w:rsidP="000D0B6B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0.357</w:t>
            </w:r>
          </w:p>
        </w:tc>
        <w:tc>
          <w:tcPr>
            <w:tcW w:w="3061" w:type="dxa"/>
          </w:tcPr>
          <w:p w14:paraId="7FAB653D" w14:textId="77777777" w:rsidR="00816328" w:rsidRPr="008A4F62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Beta (9.3, 16.7)</w:t>
            </w:r>
          </w:p>
        </w:tc>
      </w:tr>
      <w:tr w:rsidR="00816328" w:rsidRPr="009D77DA" w14:paraId="0D5B8F8B" w14:textId="77777777" w:rsidTr="000D0B6B">
        <w:tc>
          <w:tcPr>
            <w:tcW w:w="3539" w:type="dxa"/>
            <w:tcBorders>
              <w:bottom w:val="single" w:sz="4" w:space="0" w:color="auto"/>
            </w:tcBorders>
          </w:tcPr>
          <w:p w14:paraId="5B28BEFB" w14:textId="77777777" w:rsidR="00816328" w:rsidRPr="008A4F62" w:rsidRDefault="00816328" w:rsidP="000D0B6B">
            <w:pPr>
              <w:spacing w:line="480" w:lineRule="auto"/>
              <w:ind w:left="720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OTH</w:t>
            </w:r>
          </w:p>
        </w:tc>
        <w:tc>
          <w:tcPr>
            <w:tcW w:w="2410" w:type="dxa"/>
            <w:tcBorders>
              <w:bottom w:val="single" w:sz="4" w:space="0" w:color="auto"/>
            </w:tcBorders>
          </w:tcPr>
          <w:p w14:paraId="45339BE5" w14:textId="77777777" w:rsidR="00816328" w:rsidRPr="008A4F62" w:rsidRDefault="00816328" w:rsidP="000D0B6B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0.389</w:t>
            </w:r>
          </w:p>
        </w:tc>
        <w:tc>
          <w:tcPr>
            <w:tcW w:w="3061" w:type="dxa"/>
            <w:tcBorders>
              <w:bottom w:val="single" w:sz="4" w:space="0" w:color="auto"/>
            </w:tcBorders>
          </w:tcPr>
          <w:p w14:paraId="67F06B91" w14:textId="77777777" w:rsidR="00816328" w:rsidRPr="008A4F62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Beta (6.2, 9.8)</w:t>
            </w:r>
          </w:p>
        </w:tc>
      </w:tr>
      <w:tr w:rsidR="00816328" w:rsidRPr="009D77DA" w14:paraId="354566A0" w14:textId="77777777" w:rsidTr="000D0B6B">
        <w:tc>
          <w:tcPr>
            <w:tcW w:w="9010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0C9E7043" w14:textId="57CCBD81" w:rsidR="00816328" w:rsidRPr="008A4F62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Mean (sd) excess length of stay in patients who died in current admission (days)</w:t>
            </w:r>
            <w:r w:rsidRPr="008A4F62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YWk8L0F1dGhvcj48WWVhcj4yMDIwPC9ZZWFyPjxSZWNO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YWk8L0F1dGhvcj48WWVhcj4yMDIwPC9ZZWFyPjxSZWNO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8A4F62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816328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2</w:t>
            </w:r>
            <w:r w:rsidRPr="008A4F62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16328" w:rsidRPr="009D77DA" w14:paraId="4B8149E7" w14:textId="77777777" w:rsidTr="000D0B6B">
        <w:tc>
          <w:tcPr>
            <w:tcW w:w="3539" w:type="dxa"/>
            <w:tcBorders>
              <w:top w:val="single" w:sz="4" w:space="0" w:color="auto"/>
            </w:tcBorders>
          </w:tcPr>
          <w:p w14:paraId="427EC903" w14:textId="77777777" w:rsidR="00816328" w:rsidRPr="008A4F62" w:rsidRDefault="00816328" w:rsidP="000D0B6B">
            <w:pPr>
              <w:spacing w:line="480" w:lineRule="auto"/>
              <w:ind w:left="720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SEP</w:t>
            </w:r>
          </w:p>
        </w:tc>
        <w:tc>
          <w:tcPr>
            <w:tcW w:w="2410" w:type="dxa"/>
            <w:tcBorders>
              <w:top w:val="single" w:sz="4" w:space="0" w:color="auto"/>
            </w:tcBorders>
          </w:tcPr>
          <w:p w14:paraId="14F25D79" w14:textId="77777777" w:rsidR="00816328" w:rsidRPr="008A4F62" w:rsidRDefault="00816328" w:rsidP="000D0B6B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0.26 (0.19)</w:t>
            </w:r>
          </w:p>
        </w:tc>
        <w:tc>
          <w:tcPr>
            <w:tcW w:w="3061" w:type="dxa"/>
            <w:tcBorders>
              <w:top w:val="single" w:sz="4" w:space="0" w:color="auto"/>
            </w:tcBorders>
          </w:tcPr>
          <w:p w14:paraId="30F89538" w14:textId="77777777" w:rsidR="00816328" w:rsidRPr="008A4F62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Gamma (2.0, 7.7)</w:t>
            </w:r>
          </w:p>
        </w:tc>
      </w:tr>
      <w:tr w:rsidR="00816328" w:rsidRPr="009D77DA" w14:paraId="5D300046" w14:textId="77777777" w:rsidTr="000D0B6B">
        <w:tc>
          <w:tcPr>
            <w:tcW w:w="3539" w:type="dxa"/>
          </w:tcPr>
          <w:p w14:paraId="39FD047A" w14:textId="77777777" w:rsidR="00816328" w:rsidRPr="008A4F62" w:rsidRDefault="00816328" w:rsidP="000D0B6B">
            <w:pPr>
              <w:spacing w:line="480" w:lineRule="auto"/>
              <w:ind w:left="720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PN</w:t>
            </w:r>
          </w:p>
        </w:tc>
        <w:tc>
          <w:tcPr>
            <w:tcW w:w="2410" w:type="dxa"/>
          </w:tcPr>
          <w:p w14:paraId="3AA182D4" w14:textId="77777777" w:rsidR="00816328" w:rsidRPr="008A4F62" w:rsidRDefault="00816328" w:rsidP="000D0B6B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1.19 (0.35)</w:t>
            </w:r>
          </w:p>
        </w:tc>
        <w:tc>
          <w:tcPr>
            <w:tcW w:w="3061" w:type="dxa"/>
          </w:tcPr>
          <w:p w14:paraId="6124D5EE" w14:textId="77777777" w:rsidR="00816328" w:rsidRPr="008A4F62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Gamma (11.5, 9.6)</w:t>
            </w:r>
          </w:p>
        </w:tc>
      </w:tr>
      <w:tr w:rsidR="00816328" w:rsidRPr="009D77DA" w14:paraId="53FF5A66" w14:textId="77777777" w:rsidTr="000D0B6B">
        <w:tc>
          <w:tcPr>
            <w:tcW w:w="3539" w:type="dxa"/>
          </w:tcPr>
          <w:p w14:paraId="15875E17" w14:textId="77777777" w:rsidR="00816328" w:rsidRPr="008A4F62" w:rsidRDefault="00816328" w:rsidP="000D0B6B">
            <w:pPr>
              <w:spacing w:line="480" w:lineRule="auto"/>
              <w:ind w:left="720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SSI</w:t>
            </w:r>
          </w:p>
        </w:tc>
        <w:tc>
          <w:tcPr>
            <w:tcW w:w="2410" w:type="dxa"/>
          </w:tcPr>
          <w:p w14:paraId="053157F9" w14:textId="77777777" w:rsidR="00816328" w:rsidRPr="008A4F62" w:rsidRDefault="00816328" w:rsidP="000D0B6B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0.84 (0.45)</w:t>
            </w:r>
          </w:p>
        </w:tc>
        <w:tc>
          <w:tcPr>
            <w:tcW w:w="3061" w:type="dxa"/>
          </w:tcPr>
          <w:p w14:paraId="5108A719" w14:textId="77777777" w:rsidR="00816328" w:rsidRPr="008A4F62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Gamma (3.5, 4.2)</w:t>
            </w:r>
          </w:p>
        </w:tc>
      </w:tr>
      <w:tr w:rsidR="00816328" w:rsidRPr="009D77DA" w14:paraId="400B1912" w14:textId="77777777" w:rsidTr="000D0B6B">
        <w:tc>
          <w:tcPr>
            <w:tcW w:w="3539" w:type="dxa"/>
          </w:tcPr>
          <w:p w14:paraId="063BDF9D" w14:textId="77777777" w:rsidR="00816328" w:rsidRPr="008A4F62" w:rsidRDefault="00816328" w:rsidP="000D0B6B">
            <w:pPr>
              <w:spacing w:line="480" w:lineRule="auto"/>
              <w:ind w:left="720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BSI</w:t>
            </w:r>
          </w:p>
        </w:tc>
        <w:tc>
          <w:tcPr>
            <w:tcW w:w="2410" w:type="dxa"/>
          </w:tcPr>
          <w:p w14:paraId="41FE345F" w14:textId="77777777" w:rsidR="00816328" w:rsidRPr="008A4F62" w:rsidRDefault="00816328" w:rsidP="000D0B6B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1.30 (0.66)</w:t>
            </w:r>
          </w:p>
        </w:tc>
        <w:tc>
          <w:tcPr>
            <w:tcW w:w="3061" w:type="dxa"/>
          </w:tcPr>
          <w:p w14:paraId="502BEC0A" w14:textId="77777777" w:rsidR="00816328" w:rsidRPr="008A4F62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Gamma (3.9, 3.0)</w:t>
            </w:r>
          </w:p>
        </w:tc>
      </w:tr>
      <w:tr w:rsidR="00816328" w:rsidRPr="009D77DA" w14:paraId="60CCE731" w14:textId="77777777" w:rsidTr="000D0B6B">
        <w:tc>
          <w:tcPr>
            <w:tcW w:w="3539" w:type="dxa"/>
          </w:tcPr>
          <w:p w14:paraId="04CD8E6D" w14:textId="77777777" w:rsidR="00816328" w:rsidRPr="008A4F62" w:rsidRDefault="00816328" w:rsidP="000D0B6B">
            <w:pPr>
              <w:spacing w:line="480" w:lineRule="auto"/>
              <w:ind w:left="720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 xml:space="preserve">IAI </w:t>
            </w:r>
          </w:p>
        </w:tc>
        <w:tc>
          <w:tcPr>
            <w:tcW w:w="2410" w:type="dxa"/>
          </w:tcPr>
          <w:p w14:paraId="5CDD98A1" w14:textId="77777777" w:rsidR="00816328" w:rsidRPr="008A4F62" w:rsidRDefault="00816328" w:rsidP="000D0B6B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0.76 (0.59)</w:t>
            </w:r>
          </w:p>
        </w:tc>
        <w:tc>
          <w:tcPr>
            <w:tcW w:w="3061" w:type="dxa"/>
          </w:tcPr>
          <w:p w14:paraId="3C3538B2" w14:textId="77777777" w:rsidR="00816328" w:rsidRPr="008A4F62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Gamma (1.7, 2.2)</w:t>
            </w:r>
          </w:p>
        </w:tc>
      </w:tr>
      <w:tr w:rsidR="00816328" w:rsidRPr="009D77DA" w14:paraId="3E9D73D1" w14:textId="77777777" w:rsidTr="000D0B6B">
        <w:tc>
          <w:tcPr>
            <w:tcW w:w="3539" w:type="dxa"/>
            <w:tcBorders>
              <w:bottom w:val="single" w:sz="4" w:space="0" w:color="auto"/>
            </w:tcBorders>
          </w:tcPr>
          <w:p w14:paraId="2FCE3D89" w14:textId="77777777" w:rsidR="00816328" w:rsidRPr="008A4F62" w:rsidRDefault="00816328" w:rsidP="000D0B6B">
            <w:pPr>
              <w:spacing w:line="480" w:lineRule="auto"/>
              <w:ind w:left="720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OTH</w:t>
            </w:r>
          </w:p>
        </w:tc>
        <w:tc>
          <w:tcPr>
            <w:tcW w:w="2410" w:type="dxa"/>
            <w:tcBorders>
              <w:bottom w:val="single" w:sz="4" w:space="0" w:color="auto"/>
            </w:tcBorders>
          </w:tcPr>
          <w:p w14:paraId="161B787B" w14:textId="77777777" w:rsidR="00816328" w:rsidRPr="008A4F62" w:rsidRDefault="00816328" w:rsidP="000D0B6B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2.04 (0.91)</w:t>
            </w:r>
          </w:p>
        </w:tc>
        <w:tc>
          <w:tcPr>
            <w:tcW w:w="3061" w:type="dxa"/>
            <w:tcBorders>
              <w:bottom w:val="single" w:sz="4" w:space="0" w:color="auto"/>
            </w:tcBorders>
          </w:tcPr>
          <w:p w14:paraId="36E9B3A4" w14:textId="77777777" w:rsidR="00816328" w:rsidRPr="008A4F62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Gamma (5.0, 2.2)</w:t>
            </w:r>
          </w:p>
        </w:tc>
      </w:tr>
      <w:tr w:rsidR="00816328" w:rsidRPr="009D77DA" w14:paraId="3F09A4C3" w14:textId="77777777" w:rsidTr="000D0B6B">
        <w:tc>
          <w:tcPr>
            <w:tcW w:w="9010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3970FF94" w14:textId="5EA53B7D" w:rsidR="00816328" w:rsidRPr="008A4F62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Mean (sd) excess length of stay in patients who did not die in current admission (days)</w:t>
            </w:r>
            <w:r w:rsidRPr="008A4F62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YWk8L0F1dGhvcj48WWVhcj4yMDIwPC9ZZWFyPjxSZWNO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YWk8L0F1dGhvcj48WWVhcj4yMDIwPC9ZZWFyPjxSZWNO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8A4F62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816328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2</w:t>
            </w:r>
            <w:r w:rsidRPr="008A4F62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16328" w:rsidRPr="009D77DA" w14:paraId="1EBE3555" w14:textId="77777777" w:rsidTr="000D0B6B">
        <w:tc>
          <w:tcPr>
            <w:tcW w:w="3539" w:type="dxa"/>
            <w:tcBorders>
              <w:top w:val="single" w:sz="4" w:space="0" w:color="auto"/>
            </w:tcBorders>
          </w:tcPr>
          <w:p w14:paraId="70029811" w14:textId="77777777" w:rsidR="00816328" w:rsidRPr="008A4F62" w:rsidRDefault="00816328" w:rsidP="000D0B6B">
            <w:pPr>
              <w:spacing w:line="480" w:lineRule="auto"/>
              <w:ind w:left="720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SEP</w:t>
            </w:r>
          </w:p>
        </w:tc>
        <w:tc>
          <w:tcPr>
            <w:tcW w:w="2410" w:type="dxa"/>
            <w:tcBorders>
              <w:top w:val="single" w:sz="4" w:space="0" w:color="auto"/>
            </w:tcBorders>
          </w:tcPr>
          <w:p w14:paraId="2E90AC1A" w14:textId="77777777" w:rsidR="00816328" w:rsidRPr="008A4F62" w:rsidRDefault="00816328" w:rsidP="000D0B6B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0.26 (0.19)</w:t>
            </w:r>
          </w:p>
        </w:tc>
        <w:tc>
          <w:tcPr>
            <w:tcW w:w="3061" w:type="dxa"/>
            <w:tcBorders>
              <w:top w:val="single" w:sz="4" w:space="0" w:color="auto"/>
            </w:tcBorders>
          </w:tcPr>
          <w:p w14:paraId="7F2738E2" w14:textId="77777777" w:rsidR="00816328" w:rsidRPr="008A4F62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Gamma (3.5, 4.8)</w:t>
            </w:r>
          </w:p>
        </w:tc>
      </w:tr>
      <w:tr w:rsidR="00816328" w:rsidRPr="009D77DA" w14:paraId="32A5CDFD" w14:textId="77777777" w:rsidTr="000D0B6B">
        <w:tc>
          <w:tcPr>
            <w:tcW w:w="3539" w:type="dxa"/>
          </w:tcPr>
          <w:p w14:paraId="0210C1D8" w14:textId="77777777" w:rsidR="00816328" w:rsidRPr="008A4F62" w:rsidRDefault="00816328" w:rsidP="000D0B6B">
            <w:pPr>
              <w:spacing w:line="480" w:lineRule="auto"/>
              <w:ind w:left="720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PN</w:t>
            </w:r>
          </w:p>
        </w:tc>
        <w:tc>
          <w:tcPr>
            <w:tcW w:w="2410" w:type="dxa"/>
          </w:tcPr>
          <w:p w14:paraId="57E92547" w14:textId="77777777" w:rsidR="00816328" w:rsidRPr="008A4F62" w:rsidRDefault="00816328" w:rsidP="000D0B6B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1.19 (0.35)</w:t>
            </w:r>
          </w:p>
        </w:tc>
        <w:tc>
          <w:tcPr>
            <w:tcW w:w="3061" w:type="dxa"/>
          </w:tcPr>
          <w:p w14:paraId="2647FC46" w14:textId="77777777" w:rsidR="00816328" w:rsidRPr="008A4F62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Gamma (14.8, 7.5)</w:t>
            </w:r>
          </w:p>
        </w:tc>
      </w:tr>
      <w:tr w:rsidR="00816328" w:rsidRPr="009D77DA" w14:paraId="60E4B03C" w14:textId="77777777" w:rsidTr="000D0B6B">
        <w:tc>
          <w:tcPr>
            <w:tcW w:w="3539" w:type="dxa"/>
          </w:tcPr>
          <w:p w14:paraId="1DDC4478" w14:textId="77777777" w:rsidR="00816328" w:rsidRPr="008A4F62" w:rsidRDefault="00816328" w:rsidP="000D0B6B">
            <w:pPr>
              <w:spacing w:line="480" w:lineRule="auto"/>
              <w:ind w:left="720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SSI</w:t>
            </w:r>
          </w:p>
        </w:tc>
        <w:tc>
          <w:tcPr>
            <w:tcW w:w="2410" w:type="dxa"/>
          </w:tcPr>
          <w:p w14:paraId="263B761A" w14:textId="77777777" w:rsidR="00816328" w:rsidRPr="008A4F62" w:rsidRDefault="00816328" w:rsidP="000D0B6B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0.84 (0.45)</w:t>
            </w:r>
          </w:p>
        </w:tc>
        <w:tc>
          <w:tcPr>
            <w:tcW w:w="3061" w:type="dxa"/>
          </w:tcPr>
          <w:p w14:paraId="522E9A5D" w14:textId="77777777" w:rsidR="00816328" w:rsidRPr="008A4F62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Gamma (22.3, 5.9)</w:t>
            </w:r>
          </w:p>
        </w:tc>
      </w:tr>
      <w:tr w:rsidR="00816328" w:rsidRPr="009D77DA" w14:paraId="170EFC3D" w14:textId="77777777" w:rsidTr="000D0B6B">
        <w:tc>
          <w:tcPr>
            <w:tcW w:w="3539" w:type="dxa"/>
          </w:tcPr>
          <w:p w14:paraId="4049CE74" w14:textId="77777777" w:rsidR="00816328" w:rsidRPr="008A4F62" w:rsidRDefault="00816328" w:rsidP="000D0B6B">
            <w:pPr>
              <w:spacing w:line="480" w:lineRule="auto"/>
              <w:ind w:left="720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BSI</w:t>
            </w:r>
          </w:p>
        </w:tc>
        <w:tc>
          <w:tcPr>
            <w:tcW w:w="2410" w:type="dxa"/>
          </w:tcPr>
          <w:p w14:paraId="6A821E1E" w14:textId="77777777" w:rsidR="00816328" w:rsidRPr="008A4F62" w:rsidRDefault="00816328" w:rsidP="000D0B6B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1.30 (0.66)</w:t>
            </w:r>
          </w:p>
        </w:tc>
        <w:tc>
          <w:tcPr>
            <w:tcW w:w="3061" w:type="dxa"/>
          </w:tcPr>
          <w:p w14:paraId="1CCA46E8" w14:textId="77777777" w:rsidR="00816328" w:rsidRPr="008A4F62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Gamma (9.5, 3.0)</w:t>
            </w:r>
          </w:p>
        </w:tc>
      </w:tr>
      <w:tr w:rsidR="00816328" w:rsidRPr="009D77DA" w14:paraId="7FAB52C7" w14:textId="77777777" w:rsidTr="000D0B6B">
        <w:tc>
          <w:tcPr>
            <w:tcW w:w="3539" w:type="dxa"/>
          </w:tcPr>
          <w:p w14:paraId="34EF6E5A" w14:textId="77777777" w:rsidR="00816328" w:rsidRPr="008A4F62" w:rsidRDefault="00816328" w:rsidP="000D0B6B">
            <w:pPr>
              <w:spacing w:line="480" w:lineRule="auto"/>
              <w:ind w:left="720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 xml:space="preserve">IAI </w:t>
            </w:r>
          </w:p>
        </w:tc>
        <w:tc>
          <w:tcPr>
            <w:tcW w:w="2410" w:type="dxa"/>
          </w:tcPr>
          <w:p w14:paraId="60694364" w14:textId="77777777" w:rsidR="00816328" w:rsidRPr="008A4F62" w:rsidRDefault="00816328" w:rsidP="000D0B6B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0.76 (0.59)</w:t>
            </w:r>
          </w:p>
        </w:tc>
        <w:tc>
          <w:tcPr>
            <w:tcW w:w="3061" w:type="dxa"/>
          </w:tcPr>
          <w:p w14:paraId="414B4538" w14:textId="77777777" w:rsidR="00816328" w:rsidRPr="008A4F62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Gamma (4.7, 2.1)</w:t>
            </w:r>
          </w:p>
        </w:tc>
      </w:tr>
      <w:tr w:rsidR="00816328" w:rsidRPr="009D77DA" w14:paraId="48211290" w14:textId="77777777" w:rsidTr="000D0B6B">
        <w:tc>
          <w:tcPr>
            <w:tcW w:w="3539" w:type="dxa"/>
            <w:tcBorders>
              <w:bottom w:val="single" w:sz="4" w:space="0" w:color="auto"/>
            </w:tcBorders>
          </w:tcPr>
          <w:p w14:paraId="6A938989" w14:textId="77777777" w:rsidR="00816328" w:rsidRPr="008A4F62" w:rsidRDefault="00816328" w:rsidP="000D0B6B">
            <w:pPr>
              <w:spacing w:line="480" w:lineRule="auto"/>
              <w:ind w:left="720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OTH</w:t>
            </w:r>
          </w:p>
        </w:tc>
        <w:tc>
          <w:tcPr>
            <w:tcW w:w="2410" w:type="dxa"/>
            <w:tcBorders>
              <w:bottom w:val="single" w:sz="4" w:space="0" w:color="auto"/>
            </w:tcBorders>
          </w:tcPr>
          <w:p w14:paraId="391046AE" w14:textId="77777777" w:rsidR="00816328" w:rsidRPr="008A4F62" w:rsidRDefault="00816328" w:rsidP="000D0B6B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2.04 (0.91)</w:t>
            </w:r>
          </w:p>
        </w:tc>
        <w:tc>
          <w:tcPr>
            <w:tcW w:w="3061" w:type="dxa"/>
            <w:tcBorders>
              <w:bottom w:val="single" w:sz="4" w:space="0" w:color="auto"/>
            </w:tcBorders>
          </w:tcPr>
          <w:p w14:paraId="407448FE" w14:textId="77777777" w:rsidR="00816328" w:rsidRPr="008A4F62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Gamma (4.7, 1.6)</w:t>
            </w:r>
          </w:p>
        </w:tc>
      </w:tr>
      <w:tr w:rsidR="00816328" w:rsidRPr="009D77DA" w14:paraId="0C74A9FE" w14:textId="77777777" w:rsidTr="000D0B6B">
        <w:tc>
          <w:tcPr>
            <w:tcW w:w="9010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37D1F36F" w14:textId="77777777" w:rsidR="00816328" w:rsidRPr="008A4F62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Mean (sd) cost of a single bed day based on accounting cost (2019 SGD)</w:t>
            </w:r>
            <w:r w:rsidRPr="008A4F62">
              <w:rPr>
                <w:rFonts w:ascii="Times New Roman" w:hAnsi="Times New Roman" w:cs="Times New Roman"/>
                <w:i/>
                <w:iCs/>
                <w:sz w:val="20"/>
                <w:szCs w:val="20"/>
                <w:vertAlign w:val="superscript"/>
              </w:rPr>
              <w:t>a</w:t>
            </w:r>
          </w:p>
        </w:tc>
      </w:tr>
      <w:tr w:rsidR="00816328" w:rsidRPr="009D77DA" w14:paraId="7D55BDDF" w14:textId="77777777" w:rsidTr="000D0B6B">
        <w:tc>
          <w:tcPr>
            <w:tcW w:w="3539" w:type="dxa"/>
            <w:tcBorders>
              <w:top w:val="single" w:sz="4" w:space="0" w:color="auto"/>
            </w:tcBorders>
          </w:tcPr>
          <w:p w14:paraId="72AA1F61" w14:textId="77777777" w:rsidR="00816328" w:rsidRPr="008A4F62" w:rsidRDefault="00816328" w:rsidP="000D0B6B">
            <w:pPr>
              <w:spacing w:line="480" w:lineRule="auto"/>
              <w:ind w:left="720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ICU</w:t>
            </w:r>
          </w:p>
        </w:tc>
        <w:tc>
          <w:tcPr>
            <w:tcW w:w="2410" w:type="dxa"/>
            <w:tcBorders>
              <w:top w:val="single" w:sz="4" w:space="0" w:color="auto"/>
            </w:tcBorders>
          </w:tcPr>
          <w:p w14:paraId="0382CF97" w14:textId="77777777" w:rsidR="00816328" w:rsidRPr="008A4F62" w:rsidRDefault="00816328" w:rsidP="000D0B6B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902.06 (281.89)</w:t>
            </w:r>
          </w:p>
        </w:tc>
        <w:tc>
          <w:tcPr>
            <w:tcW w:w="3061" w:type="dxa"/>
            <w:tcBorders>
              <w:top w:val="single" w:sz="4" w:space="0" w:color="auto"/>
            </w:tcBorders>
          </w:tcPr>
          <w:p w14:paraId="4C62975E" w14:textId="77777777" w:rsidR="00816328" w:rsidRPr="008A4F62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Gamma (16.0, 0)</w:t>
            </w:r>
          </w:p>
        </w:tc>
      </w:tr>
      <w:tr w:rsidR="00816328" w:rsidRPr="009D77DA" w14:paraId="747E0290" w14:textId="77777777" w:rsidTr="000D0B6B">
        <w:tc>
          <w:tcPr>
            <w:tcW w:w="3539" w:type="dxa"/>
          </w:tcPr>
          <w:p w14:paraId="5D621436" w14:textId="77777777" w:rsidR="00816328" w:rsidRPr="008A4F62" w:rsidRDefault="00816328" w:rsidP="000D0B6B">
            <w:pPr>
              <w:spacing w:line="480" w:lineRule="auto"/>
              <w:ind w:left="720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Single-bedded</w:t>
            </w:r>
          </w:p>
        </w:tc>
        <w:tc>
          <w:tcPr>
            <w:tcW w:w="2410" w:type="dxa"/>
          </w:tcPr>
          <w:p w14:paraId="16AE53BB" w14:textId="77777777" w:rsidR="00816328" w:rsidRPr="008A4F62" w:rsidRDefault="00816328" w:rsidP="000D0B6B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410.88 (128.40)</w:t>
            </w:r>
          </w:p>
        </w:tc>
        <w:tc>
          <w:tcPr>
            <w:tcW w:w="3061" w:type="dxa"/>
          </w:tcPr>
          <w:p w14:paraId="38CEE6EE" w14:textId="77777777" w:rsidR="00816328" w:rsidRPr="008A4F62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Gamma (16.0, 0)</w:t>
            </w:r>
          </w:p>
        </w:tc>
      </w:tr>
      <w:tr w:rsidR="00816328" w:rsidRPr="009D77DA" w14:paraId="2CCD8F13" w14:textId="77777777" w:rsidTr="000D0B6B">
        <w:tc>
          <w:tcPr>
            <w:tcW w:w="3539" w:type="dxa"/>
          </w:tcPr>
          <w:p w14:paraId="213540CE" w14:textId="77777777" w:rsidR="00816328" w:rsidRPr="008A4F62" w:rsidRDefault="00816328" w:rsidP="000D0B6B">
            <w:pPr>
              <w:spacing w:line="480" w:lineRule="auto"/>
              <w:ind w:left="720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2-to-4-bedded</w:t>
            </w:r>
          </w:p>
        </w:tc>
        <w:tc>
          <w:tcPr>
            <w:tcW w:w="2410" w:type="dxa"/>
          </w:tcPr>
          <w:p w14:paraId="1303E74B" w14:textId="77777777" w:rsidR="00816328" w:rsidRPr="008A4F62" w:rsidRDefault="00816328" w:rsidP="000D0B6B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268.78 (83.90)</w:t>
            </w:r>
          </w:p>
        </w:tc>
        <w:tc>
          <w:tcPr>
            <w:tcW w:w="3061" w:type="dxa"/>
          </w:tcPr>
          <w:p w14:paraId="17CCF487" w14:textId="77777777" w:rsidR="00816328" w:rsidRPr="008A4F62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Gamma (16.0, 0)</w:t>
            </w:r>
          </w:p>
        </w:tc>
      </w:tr>
      <w:tr w:rsidR="00816328" w:rsidRPr="009D77DA" w14:paraId="4455BD4E" w14:textId="77777777" w:rsidTr="000D0B6B">
        <w:tc>
          <w:tcPr>
            <w:tcW w:w="3539" w:type="dxa"/>
          </w:tcPr>
          <w:p w14:paraId="64F68FEF" w14:textId="77777777" w:rsidR="00816328" w:rsidRPr="008A4F62" w:rsidRDefault="00816328" w:rsidP="000D0B6B">
            <w:pPr>
              <w:spacing w:line="480" w:lineRule="auto"/>
              <w:ind w:left="720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5-to-6-bedded</w:t>
            </w:r>
          </w:p>
        </w:tc>
        <w:tc>
          <w:tcPr>
            <w:tcW w:w="2410" w:type="dxa"/>
          </w:tcPr>
          <w:p w14:paraId="61FCC154" w14:textId="77777777" w:rsidR="00816328" w:rsidRPr="008A4F62" w:rsidRDefault="00816328" w:rsidP="000D0B6B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231.12 (84.00)</w:t>
            </w:r>
          </w:p>
        </w:tc>
        <w:tc>
          <w:tcPr>
            <w:tcW w:w="3061" w:type="dxa"/>
          </w:tcPr>
          <w:p w14:paraId="389196DF" w14:textId="77777777" w:rsidR="00816328" w:rsidRPr="008A4F62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Gamma (16.0, 0.1)</w:t>
            </w:r>
          </w:p>
        </w:tc>
      </w:tr>
      <w:tr w:rsidR="00816328" w:rsidRPr="009D77DA" w14:paraId="397FD75F" w14:textId="77777777" w:rsidTr="000D0B6B">
        <w:tc>
          <w:tcPr>
            <w:tcW w:w="3539" w:type="dxa"/>
            <w:tcBorders>
              <w:bottom w:val="single" w:sz="4" w:space="0" w:color="auto"/>
            </w:tcBorders>
          </w:tcPr>
          <w:p w14:paraId="284C4070" w14:textId="77777777" w:rsidR="00816328" w:rsidRPr="008A4F62" w:rsidRDefault="00816328" w:rsidP="000D0B6B">
            <w:pPr>
              <w:spacing w:line="480" w:lineRule="auto"/>
              <w:ind w:left="720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7-to-9-bedded</w:t>
            </w:r>
          </w:p>
        </w:tc>
        <w:tc>
          <w:tcPr>
            <w:tcW w:w="2410" w:type="dxa"/>
            <w:tcBorders>
              <w:bottom w:val="single" w:sz="4" w:space="0" w:color="auto"/>
            </w:tcBorders>
          </w:tcPr>
          <w:p w14:paraId="1050E022" w14:textId="77777777" w:rsidR="00816328" w:rsidRPr="008A4F62" w:rsidRDefault="00816328" w:rsidP="000D0B6B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196.88 (61.53)</w:t>
            </w:r>
          </w:p>
        </w:tc>
        <w:tc>
          <w:tcPr>
            <w:tcW w:w="3061" w:type="dxa"/>
            <w:tcBorders>
              <w:bottom w:val="single" w:sz="4" w:space="0" w:color="auto"/>
            </w:tcBorders>
          </w:tcPr>
          <w:p w14:paraId="09B32ADB" w14:textId="77777777" w:rsidR="00816328" w:rsidRPr="008A4F62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A4F62">
              <w:rPr>
                <w:rFonts w:ascii="Times New Roman" w:hAnsi="Times New Roman" w:cs="Times New Roman"/>
                <w:sz w:val="20"/>
                <w:szCs w:val="20"/>
              </w:rPr>
              <w:t>Gamma (16.0, 0.1)</w:t>
            </w:r>
          </w:p>
        </w:tc>
      </w:tr>
    </w:tbl>
    <w:p w14:paraId="787619BF" w14:textId="77777777" w:rsidR="00816328" w:rsidRDefault="00816328" w:rsidP="00816328">
      <w:pPr>
        <w:spacing w:line="480" w:lineRule="auto"/>
        <w:rPr>
          <w:rFonts w:ascii="Times New Roman" w:hAnsi="Times New Roman" w:cs="Times New Roman"/>
          <w:sz w:val="18"/>
          <w:szCs w:val="18"/>
          <w:lang w:val="en-GB"/>
        </w:rPr>
      </w:pPr>
      <w:r w:rsidRPr="00A73057">
        <w:rPr>
          <w:rFonts w:ascii="Times New Roman" w:hAnsi="Times New Roman" w:cs="Times New Roman"/>
          <w:sz w:val="18"/>
          <w:szCs w:val="18"/>
        </w:rPr>
        <w:t xml:space="preserve">BSI, catheter-related bloodstream infection and bloodstream infection of unknown source; ICU, intensive care unit; HAI, healthcare-associated infection; IAIs, </w:t>
      </w:r>
      <w:r w:rsidRPr="00A73057">
        <w:rPr>
          <w:rFonts w:ascii="Times New Roman" w:hAnsi="Times New Roman" w:cs="Times New Roman"/>
          <w:sz w:val="18"/>
          <w:szCs w:val="18"/>
          <w:lang w:val="en-GB"/>
        </w:rPr>
        <w:t>gastrointestinal and intraabdominal infections; PN, pneumonia and other lower respiratory tract infections; S</w:t>
      </w:r>
      <w:r>
        <w:rPr>
          <w:rFonts w:ascii="Times New Roman" w:hAnsi="Times New Roman" w:cs="Times New Roman"/>
          <w:sz w:val="18"/>
          <w:szCs w:val="18"/>
          <w:lang w:val="en-GB"/>
        </w:rPr>
        <w:t>D</w:t>
      </w:r>
      <w:r w:rsidRPr="00A73057">
        <w:rPr>
          <w:rFonts w:ascii="Times New Roman" w:hAnsi="Times New Roman" w:cs="Times New Roman"/>
          <w:sz w:val="18"/>
          <w:szCs w:val="18"/>
          <w:lang w:val="en-GB"/>
        </w:rPr>
        <w:t xml:space="preserve">, standard </w:t>
      </w:r>
      <w:r>
        <w:rPr>
          <w:rFonts w:ascii="Times New Roman" w:hAnsi="Times New Roman" w:cs="Times New Roman"/>
          <w:sz w:val="18"/>
          <w:szCs w:val="18"/>
          <w:lang w:val="en-GB"/>
        </w:rPr>
        <w:t>deviation</w:t>
      </w:r>
      <w:r w:rsidRPr="00A73057">
        <w:rPr>
          <w:rFonts w:ascii="Times New Roman" w:hAnsi="Times New Roman" w:cs="Times New Roman"/>
          <w:sz w:val="18"/>
          <w:szCs w:val="18"/>
          <w:lang w:val="en-GB"/>
        </w:rPr>
        <w:t>; SEP, unspecified sepsis; SSI, surgical site infections; OTH, other HAIs</w:t>
      </w:r>
    </w:p>
    <w:p w14:paraId="65C6A41A" w14:textId="77777777" w:rsidR="00816328" w:rsidRPr="00A73057" w:rsidRDefault="00816328" w:rsidP="00816328">
      <w:pPr>
        <w:spacing w:line="480" w:lineRule="auto"/>
        <w:rPr>
          <w:rFonts w:ascii="Times New Roman" w:hAnsi="Times New Roman" w:cs="Times New Roman"/>
          <w:sz w:val="18"/>
          <w:szCs w:val="18"/>
        </w:rPr>
      </w:pPr>
    </w:p>
    <w:p w14:paraId="1092730F" w14:textId="77777777" w:rsidR="00816328" w:rsidRPr="00A73057" w:rsidRDefault="00816328" w:rsidP="00816328">
      <w:pPr>
        <w:spacing w:line="480" w:lineRule="auto"/>
        <w:rPr>
          <w:rFonts w:ascii="Times New Roman" w:hAnsi="Times New Roman" w:cs="Times New Roman"/>
          <w:sz w:val="18"/>
          <w:szCs w:val="18"/>
        </w:rPr>
      </w:pPr>
      <w:proofErr w:type="spellStart"/>
      <w:r w:rsidRPr="00A73057">
        <w:rPr>
          <w:rFonts w:ascii="Times New Roman" w:hAnsi="Times New Roman" w:cs="Times New Roman"/>
          <w:i/>
          <w:iCs/>
          <w:sz w:val="18"/>
          <w:szCs w:val="18"/>
          <w:vertAlign w:val="superscript"/>
        </w:rPr>
        <w:t>a</w:t>
      </w:r>
      <w:r w:rsidRPr="00A73057">
        <w:rPr>
          <w:rFonts w:ascii="Times New Roman" w:hAnsi="Times New Roman" w:cs="Times New Roman"/>
          <w:sz w:val="18"/>
          <w:szCs w:val="18"/>
        </w:rPr>
        <w:t>Obtained</w:t>
      </w:r>
      <w:proofErr w:type="spellEnd"/>
      <w:r w:rsidRPr="00A73057">
        <w:rPr>
          <w:rFonts w:ascii="Times New Roman" w:hAnsi="Times New Roman" w:cs="Times New Roman"/>
          <w:sz w:val="18"/>
          <w:szCs w:val="18"/>
        </w:rPr>
        <w:t xml:space="preserve"> by applying a cost-to-charge ratio to the base charge of each room type</w:t>
      </w:r>
    </w:p>
    <w:p w14:paraId="5D54B25B" w14:textId="77777777" w:rsidR="00816328" w:rsidRDefault="00816328" w:rsidP="00816328">
      <w:pPr>
        <w:rPr>
          <w:rFonts w:ascii="Times New Roman" w:hAnsi="Times New Roman" w:cs="Times New Roman"/>
          <w:b/>
          <w:bCs/>
          <w:u w:val="single"/>
        </w:rPr>
      </w:pPr>
    </w:p>
    <w:p w14:paraId="154B37D6" w14:textId="77777777" w:rsidR="00816328" w:rsidRDefault="00816328" w:rsidP="00816328">
      <w:pPr>
        <w:rPr>
          <w:rFonts w:ascii="Times New Roman" w:hAnsi="Times New Roman" w:cs="Times New Roman"/>
          <w:b/>
          <w:bCs/>
          <w:u w:val="single"/>
        </w:rPr>
      </w:pPr>
    </w:p>
    <w:p w14:paraId="01A9BA01" w14:textId="77777777" w:rsidR="00816328" w:rsidRDefault="00816328" w:rsidP="00816328">
      <w:pPr>
        <w:rPr>
          <w:rFonts w:ascii="Times New Roman" w:hAnsi="Times New Roman" w:cs="Times New Roman"/>
          <w:b/>
          <w:bCs/>
          <w:u w:val="single"/>
        </w:rPr>
      </w:pPr>
    </w:p>
    <w:p w14:paraId="675160BF" w14:textId="77777777" w:rsidR="00816328" w:rsidRDefault="00816328" w:rsidP="00816328">
      <w:pPr>
        <w:rPr>
          <w:rFonts w:ascii="Times New Roman" w:hAnsi="Times New Roman" w:cs="Times New Roman"/>
          <w:b/>
          <w:bCs/>
          <w:u w:val="single"/>
        </w:rPr>
      </w:pPr>
      <w:r>
        <w:rPr>
          <w:rFonts w:ascii="Times New Roman" w:hAnsi="Times New Roman" w:cs="Times New Roman"/>
          <w:b/>
          <w:bCs/>
          <w:u w:val="single"/>
        </w:rPr>
        <w:br w:type="page"/>
      </w:r>
    </w:p>
    <w:p w14:paraId="37F97BEB" w14:textId="77777777" w:rsidR="00816328" w:rsidRDefault="00816328" w:rsidP="00816328">
      <w:pPr>
        <w:rPr>
          <w:rFonts w:ascii="Times New Roman" w:hAnsi="Times New Roman" w:cs="Times New Roman"/>
          <w:b/>
          <w:bCs/>
        </w:rPr>
        <w:sectPr w:rsidR="00816328" w:rsidSect="00EB02A4">
          <w:pgSz w:w="11900" w:h="16840"/>
          <w:pgMar w:top="1440" w:right="1440" w:bottom="1440" w:left="1440" w:header="709" w:footer="709" w:gutter="0"/>
          <w:cols w:space="708"/>
          <w:docGrid w:linePitch="360"/>
        </w:sectPr>
      </w:pPr>
    </w:p>
    <w:p w14:paraId="7913C753" w14:textId="77777777" w:rsidR="00816328" w:rsidRDefault="00816328" w:rsidP="00816328">
      <w:pPr>
        <w:rPr>
          <w:rFonts w:ascii="Times New Roman" w:hAnsi="Times New Roman" w:cs="Times New Roman"/>
          <w:b/>
          <w:bCs/>
        </w:rPr>
      </w:pPr>
      <w:r w:rsidRPr="00AB6F90">
        <w:rPr>
          <w:rFonts w:ascii="Times New Roman" w:hAnsi="Times New Roman" w:cs="Times New Roman"/>
          <w:b/>
          <w:bCs/>
        </w:rPr>
        <w:lastRenderedPageBreak/>
        <w:t>Supplementary Table 2</w:t>
      </w:r>
      <w:r>
        <w:rPr>
          <w:rFonts w:ascii="Times New Roman" w:hAnsi="Times New Roman" w:cs="Times New Roman"/>
          <w:b/>
          <w:bCs/>
        </w:rPr>
        <w:t xml:space="preserve">. Median burden, bed-days lost and costs associated with HAIs in Singapore public acute care hospitals in 2019 </w:t>
      </w:r>
    </w:p>
    <w:p w14:paraId="06D2BD02" w14:textId="77777777" w:rsidR="00816328" w:rsidRDefault="00816328" w:rsidP="00816328">
      <w:pPr>
        <w:spacing w:line="480" w:lineRule="auto"/>
        <w:rPr>
          <w:rFonts w:ascii="Times New Roman" w:hAnsi="Times New Roman" w:cs="Times New Roman"/>
          <w:b/>
          <w:bCs/>
        </w:rPr>
      </w:pPr>
    </w:p>
    <w:tbl>
      <w:tblPr>
        <w:tblStyle w:val="TableGrid"/>
        <w:tblW w:w="1417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66"/>
        <w:gridCol w:w="1469"/>
        <w:gridCol w:w="1867"/>
        <w:gridCol w:w="259"/>
        <w:gridCol w:w="1702"/>
        <w:gridCol w:w="2551"/>
        <w:gridCol w:w="236"/>
        <w:gridCol w:w="2032"/>
        <w:gridCol w:w="2693"/>
      </w:tblGrid>
      <w:tr w:rsidR="00816328" w:rsidRPr="00EE2B40" w14:paraId="21B1797C" w14:textId="77777777" w:rsidTr="000D0B6B">
        <w:tc>
          <w:tcPr>
            <w:tcW w:w="1366" w:type="dxa"/>
            <w:vMerge w:val="restart"/>
            <w:tcBorders>
              <w:top w:val="single" w:sz="4" w:space="0" w:color="auto"/>
            </w:tcBorders>
          </w:tcPr>
          <w:p w14:paraId="5DA9A0F5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ategory</w:t>
            </w:r>
          </w:p>
        </w:tc>
        <w:tc>
          <w:tcPr>
            <w:tcW w:w="333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F90CFCA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Incidence/burden of HAIs</w:t>
            </w:r>
          </w:p>
        </w:tc>
        <w:tc>
          <w:tcPr>
            <w:tcW w:w="259" w:type="dxa"/>
            <w:tcBorders>
              <w:top w:val="single" w:sz="4" w:space="0" w:color="auto"/>
            </w:tcBorders>
          </w:tcPr>
          <w:p w14:paraId="01804ABC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425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1BFB350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Bed-days associated with HAIs</w:t>
            </w:r>
          </w:p>
        </w:tc>
        <w:tc>
          <w:tcPr>
            <w:tcW w:w="236" w:type="dxa"/>
            <w:tcBorders>
              <w:top w:val="single" w:sz="4" w:space="0" w:color="auto"/>
            </w:tcBorders>
          </w:tcPr>
          <w:p w14:paraId="224ED391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472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51715F0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osts of HAIs (2019 SGD)</w:t>
            </w:r>
          </w:p>
        </w:tc>
      </w:tr>
      <w:tr w:rsidR="00816328" w:rsidRPr="00EE2B40" w14:paraId="3DBF86D7" w14:textId="77777777" w:rsidTr="000D0B6B">
        <w:tc>
          <w:tcPr>
            <w:tcW w:w="1366" w:type="dxa"/>
            <w:vMerge/>
            <w:tcBorders>
              <w:bottom w:val="single" w:sz="4" w:space="0" w:color="auto"/>
            </w:tcBorders>
          </w:tcPr>
          <w:p w14:paraId="308E4B63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469" w:type="dxa"/>
            <w:tcBorders>
              <w:top w:val="single" w:sz="4" w:space="0" w:color="auto"/>
              <w:bottom w:val="single" w:sz="4" w:space="0" w:color="auto"/>
            </w:tcBorders>
          </w:tcPr>
          <w:p w14:paraId="5DEED76D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>Median incidence of HAIs per 10,000 patients (IQR)</w:t>
            </w:r>
          </w:p>
        </w:tc>
        <w:tc>
          <w:tcPr>
            <w:tcW w:w="1867" w:type="dxa"/>
            <w:tcBorders>
              <w:top w:val="single" w:sz="4" w:space="0" w:color="auto"/>
              <w:bottom w:val="single" w:sz="4" w:space="0" w:color="auto"/>
            </w:tcBorders>
          </w:tcPr>
          <w:p w14:paraId="2ECB4EDC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>Median annual burden of HAIs (IQR)</w:t>
            </w:r>
          </w:p>
        </w:tc>
        <w:tc>
          <w:tcPr>
            <w:tcW w:w="259" w:type="dxa"/>
          </w:tcPr>
          <w:p w14:paraId="489D14BB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02" w:type="dxa"/>
            <w:tcBorders>
              <w:top w:val="single" w:sz="4" w:space="0" w:color="auto"/>
              <w:bottom w:val="single" w:sz="4" w:space="0" w:color="auto"/>
            </w:tcBorders>
          </w:tcPr>
          <w:p w14:paraId="4D31165C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>Median excess bed day per HAI (IQR)</w:t>
            </w:r>
          </w:p>
        </w:tc>
        <w:tc>
          <w:tcPr>
            <w:tcW w:w="2551" w:type="dxa"/>
            <w:tcBorders>
              <w:top w:val="single" w:sz="4" w:space="0" w:color="auto"/>
              <w:bottom w:val="single" w:sz="4" w:space="0" w:color="auto"/>
            </w:tcBorders>
          </w:tcPr>
          <w:p w14:paraId="6F33ABC0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>Median excess bed-days of HAIs (IQR)</w:t>
            </w:r>
          </w:p>
        </w:tc>
        <w:tc>
          <w:tcPr>
            <w:tcW w:w="236" w:type="dxa"/>
          </w:tcPr>
          <w:p w14:paraId="2C50C6E8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032" w:type="dxa"/>
            <w:tcBorders>
              <w:top w:val="single" w:sz="4" w:space="0" w:color="auto"/>
              <w:bottom w:val="single" w:sz="4" w:space="0" w:color="auto"/>
            </w:tcBorders>
          </w:tcPr>
          <w:p w14:paraId="31EB8A53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>Median cost of a single HAI (IQR)</w:t>
            </w:r>
          </w:p>
        </w:tc>
        <w:tc>
          <w:tcPr>
            <w:tcW w:w="2693" w:type="dxa"/>
            <w:tcBorders>
              <w:top w:val="single" w:sz="4" w:space="0" w:color="auto"/>
              <w:bottom w:val="single" w:sz="4" w:space="0" w:color="auto"/>
            </w:tcBorders>
          </w:tcPr>
          <w:p w14:paraId="3426560A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>Median annual cost of HAIs (IQR)</w:t>
            </w:r>
          </w:p>
        </w:tc>
      </w:tr>
      <w:tr w:rsidR="00816328" w:rsidRPr="00EE2B40" w14:paraId="573A2C01" w14:textId="77777777" w:rsidTr="000D0B6B">
        <w:trPr>
          <w:trHeight w:val="673"/>
        </w:trPr>
        <w:tc>
          <w:tcPr>
            <w:tcW w:w="1366" w:type="dxa"/>
            <w:tcBorders>
              <w:top w:val="single" w:sz="4" w:space="0" w:color="auto"/>
            </w:tcBorders>
          </w:tcPr>
          <w:p w14:paraId="77A4AB56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>All HAIs</w:t>
            </w:r>
          </w:p>
        </w:tc>
        <w:tc>
          <w:tcPr>
            <w:tcW w:w="1469" w:type="dxa"/>
            <w:tcBorders>
              <w:top w:val="single" w:sz="4" w:space="0" w:color="auto"/>
            </w:tcBorders>
          </w:tcPr>
          <w:p w14:paraId="034DFC28" w14:textId="77777777" w:rsidR="00816328" w:rsidRPr="00EE2B40" w:rsidRDefault="00816328" w:rsidP="000D0B6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 xml:space="preserve">1,598 </w:t>
            </w:r>
          </w:p>
          <w:p w14:paraId="61CF2C06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>(1,554 – 1,645)</w:t>
            </w:r>
          </w:p>
        </w:tc>
        <w:tc>
          <w:tcPr>
            <w:tcW w:w="1867" w:type="dxa"/>
          </w:tcPr>
          <w:p w14:paraId="63D8C370" w14:textId="77777777" w:rsidR="00816328" w:rsidRPr="00EE2B40" w:rsidRDefault="00816328" w:rsidP="000D0B6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 xml:space="preserve">83,993 </w:t>
            </w:r>
          </w:p>
          <w:p w14:paraId="0DCE87B1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>(81,635 – 86,430)</w:t>
            </w:r>
          </w:p>
        </w:tc>
        <w:tc>
          <w:tcPr>
            <w:tcW w:w="259" w:type="dxa"/>
          </w:tcPr>
          <w:p w14:paraId="47384946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02" w:type="dxa"/>
          </w:tcPr>
          <w:p w14:paraId="555FD034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>1.84 (1.69 – 2.01)</w:t>
            </w:r>
          </w:p>
        </w:tc>
        <w:tc>
          <w:tcPr>
            <w:tcW w:w="2551" w:type="dxa"/>
          </w:tcPr>
          <w:p w14:paraId="57C3498F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155,526 (141,814 </w:t>
            </w: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 xml:space="preserve">– </w:t>
            </w:r>
            <w:r w:rsidRPr="00EE2B4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69,254)</w:t>
            </w:r>
          </w:p>
        </w:tc>
        <w:tc>
          <w:tcPr>
            <w:tcW w:w="236" w:type="dxa"/>
          </w:tcPr>
          <w:p w14:paraId="79E9D7A6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032" w:type="dxa"/>
            <w:tcBorders>
              <w:top w:val="single" w:sz="4" w:space="0" w:color="auto"/>
            </w:tcBorders>
          </w:tcPr>
          <w:p w14:paraId="1B03004E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>1,762 (1,492 – 2,064)</w:t>
            </w:r>
          </w:p>
        </w:tc>
        <w:tc>
          <w:tcPr>
            <w:tcW w:w="2693" w:type="dxa"/>
            <w:tcBorders>
              <w:top w:val="single" w:sz="4" w:space="0" w:color="auto"/>
            </w:tcBorders>
          </w:tcPr>
          <w:p w14:paraId="5D2F73B2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148,473,069 </w:t>
            </w:r>
          </w:p>
          <w:p w14:paraId="007658D2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(125,857,807 </w:t>
            </w: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 xml:space="preserve">– </w:t>
            </w:r>
            <w:r w:rsidRPr="00EE2B4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73,715,660)</w:t>
            </w:r>
          </w:p>
        </w:tc>
      </w:tr>
      <w:tr w:rsidR="00816328" w:rsidRPr="00EE2B40" w14:paraId="1311002A" w14:textId="77777777" w:rsidTr="000D0B6B">
        <w:tc>
          <w:tcPr>
            <w:tcW w:w="1366" w:type="dxa"/>
          </w:tcPr>
          <w:p w14:paraId="6DB719A6" w14:textId="77777777" w:rsidR="00816328" w:rsidRPr="00EE2B40" w:rsidRDefault="00816328" w:rsidP="000D0B6B">
            <w:pPr>
              <w:spacing w:line="480" w:lineRule="auto"/>
              <w:ind w:left="72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>SEP</w:t>
            </w:r>
          </w:p>
        </w:tc>
        <w:tc>
          <w:tcPr>
            <w:tcW w:w="1469" w:type="dxa"/>
          </w:tcPr>
          <w:p w14:paraId="245FE134" w14:textId="77777777" w:rsidR="00816328" w:rsidRPr="00EE2B40" w:rsidRDefault="00816328" w:rsidP="000D0B6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 xml:space="preserve">484 </w:t>
            </w:r>
          </w:p>
          <w:p w14:paraId="0D4F50F3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>(456 – 511)</w:t>
            </w:r>
          </w:p>
        </w:tc>
        <w:tc>
          <w:tcPr>
            <w:tcW w:w="1867" w:type="dxa"/>
          </w:tcPr>
          <w:p w14:paraId="36E13193" w14:textId="77777777" w:rsidR="00816328" w:rsidRPr="00EE2B40" w:rsidRDefault="00816328" w:rsidP="000D0B6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 xml:space="preserve">25,419 </w:t>
            </w:r>
          </w:p>
          <w:p w14:paraId="7837B030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>(23,971 – 26,867)</w:t>
            </w:r>
          </w:p>
        </w:tc>
        <w:tc>
          <w:tcPr>
            <w:tcW w:w="259" w:type="dxa"/>
          </w:tcPr>
          <w:p w14:paraId="0B6F0ED6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02" w:type="dxa"/>
          </w:tcPr>
          <w:p w14:paraId="3E98E2B6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>0.57 (0.40 – 0.78)</w:t>
            </w:r>
          </w:p>
        </w:tc>
        <w:tc>
          <w:tcPr>
            <w:tcW w:w="2551" w:type="dxa"/>
          </w:tcPr>
          <w:p w14:paraId="0A3E3816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4,521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E2B4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(10,077 </w:t>
            </w: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 xml:space="preserve">– </w:t>
            </w:r>
            <w:r w:rsidRPr="00EE2B4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9,876)</w:t>
            </w:r>
          </w:p>
        </w:tc>
        <w:tc>
          <w:tcPr>
            <w:tcW w:w="236" w:type="dxa"/>
          </w:tcPr>
          <w:p w14:paraId="0FFA60EA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032" w:type="dxa"/>
          </w:tcPr>
          <w:p w14:paraId="136497F9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>1,300 (1,036 – 1,584)</w:t>
            </w:r>
          </w:p>
        </w:tc>
        <w:tc>
          <w:tcPr>
            <w:tcW w:w="2693" w:type="dxa"/>
          </w:tcPr>
          <w:p w14:paraId="1526F052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32,953,978 </w:t>
            </w:r>
          </w:p>
          <w:p w14:paraId="11DE2A7F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(26,427,071 </w:t>
            </w: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 xml:space="preserve">– </w:t>
            </w:r>
            <w:r w:rsidRPr="00EE2B4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0,555,330)</w:t>
            </w:r>
          </w:p>
        </w:tc>
      </w:tr>
      <w:tr w:rsidR="00816328" w:rsidRPr="00EE2B40" w14:paraId="374844DE" w14:textId="77777777" w:rsidTr="000D0B6B">
        <w:tc>
          <w:tcPr>
            <w:tcW w:w="1366" w:type="dxa"/>
          </w:tcPr>
          <w:p w14:paraId="0E3FFD50" w14:textId="77777777" w:rsidR="00816328" w:rsidRPr="00EE2B40" w:rsidRDefault="00816328" w:rsidP="000D0B6B">
            <w:pPr>
              <w:spacing w:line="480" w:lineRule="auto"/>
              <w:ind w:left="72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>PN</w:t>
            </w:r>
          </w:p>
        </w:tc>
        <w:tc>
          <w:tcPr>
            <w:tcW w:w="1469" w:type="dxa"/>
          </w:tcPr>
          <w:p w14:paraId="47E5A66D" w14:textId="77777777" w:rsidR="00816328" w:rsidRPr="00EE2B40" w:rsidRDefault="00816328" w:rsidP="000D0B6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 xml:space="preserve">348 </w:t>
            </w:r>
          </w:p>
          <w:p w14:paraId="502E7E8F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>(323 – 370)</w:t>
            </w:r>
          </w:p>
        </w:tc>
        <w:tc>
          <w:tcPr>
            <w:tcW w:w="1867" w:type="dxa"/>
          </w:tcPr>
          <w:p w14:paraId="22BA216C" w14:textId="77777777" w:rsidR="00816328" w:rsidRPr="00EE2B40" w:rsidRDefault="00816328" w:rsidP="000D0B6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 xml:space="preserve">18,264 </w:t>
            </w:r>
          </w:p>
          <w:p w14:paraId="59A0EE2C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>(16,987 – 19,435)</w:t>
            </w:r>
          </w:p>
        </w:tc>
        <w:tc>
          <w:tcPr>
            <w:tcW w:w="259" w:type="dxa"/>
          </w:tcPr>
          <w:p w14:paraId="0DDDE1D5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02" w:type="dxa"/>
          </w:tcPr>
          <w:p w14:paraId="142D65AC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>1.60 (1.40 – 1.83)</w:t>
            </w:r>
          </w:p>
        </w:tc>
        <w:tc>
          <w:tcPr>
            <w:tcW w:w="2551" w:type="dxa"/>
          </w:tcPr>
          <w:p w14:paraId="2CA2414A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28,949 (24,981 </w:t>
            </w: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 xml:space="preserve">– </w:t>
            </w:r>
            <w:r w:rsidRPr="00EE2B4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3,319)</w:t>
            </w:r>
          </w:p>
        </w:tc>
        <w:tc>
          <w:tcPr>
            <w:tcW w:w="236" w:type="dxa"/>
          </w:tcPr>
          <w:p w14:paraId="67AF8A7F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032" w:type="dxa"/>
          </w:tcPr>
          <w:p w14:paraId="54612970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>1,687 (1,398 – 1,976)</w:t>
            </w:r>
          </w:p>
        </w:tc>
        <w:tc>
          <w:tcPr>
            <w:tcW w:w="2693" w:type="dxa"/>
          </w:tcPr>
          <w:p w14:paraId="2E7F9ED5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30,666,180 </w:t>
            </w:r>
          </w:p>
          <w:p w14:paraId="70FD0F7E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(25,340,085 </w:t>
            </w: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 xml:space="preserve">– </w:t>
            </w:r>
            <w:r w:rsidRPr="00EE2B4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36,197,027) </w:t>
            </w:r>
          </w:p>
        </w:tc>
      </w:tr>
      <w:tr w:rsidR="00816328" w:rsidRPr="00EE2B40" w14:paraId="37F29E7C" w14:textId="77777777" w:rsidTr="000D0B6B">
        <w:tc>
          <w:tcPr>
            <w:tcW w:w="1366" w:type="dxa"/>
          </w:tcPr>
          <w:p w14:paraId="6A86C84C" w14:textId="77777777" w:rsidR="00816328" w:rsidRPr="00EE2B40" w:rsidRDefault="00816328" w:rsidP="000D0B6B">
            <w:pPr>
              <w:spacing w:line="480" w:lineRule="auto"/>
              <w:ind w:left="72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>SSI</w:t>
            </w:r>
          </w:p>
        </w:tc>
        <w:tc>
          <w:tcPr>
            <w:tcW w:w="1469" w:type="dxa"/>
          </w:tcPr>
          <w:p w14:paraId="4FBEE8AB" w14:textId="77777777" w:rsidR="00816328" w:rsidRPr="00EE2B40" w:rsidRDefault="00816328" w:rsidP="000D0B6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 xml:space="preserve">291 </w:t>
            </w:r>
          </w:p>
          <w:p w14:paraId="69F0D8E3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>(271 – 312)</w:t>
            </w:r>
          </w:p>
        </w:tc>
        <w:tc>
          <w:tcPr>
            <w:tcW w:w="1867" w:type="dxa"/>
          </w:tcPr>
          <w:p w14:paraId="57BD6477" w14:textId="77777777" w:rsidR="00816328" w:rsidRPr="00EE2B40" w:rsidRDefault="00816328" w:rsidP="000D0B6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 xml:space="preserve">15,273 </w:t>
            </w:r>
          </w:p>
          <w:p w14:paraId="17C40791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>(14,243 – 16,393)</w:t>
            </w:r>
          </w:p>
        </w:tc>
        <w:tc>
          <w:tcPr>
            <w:tcW w:w="259" w:type="dxa"/>
          </w:tcPr>
          <w:p w14:paraId="56631373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02" w:type="dxa"/>
          </w:tcPr>
          <w:p w14:paraId="31EE1173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>3.22 (2.82 – 3.70)</w:t>
            </w:r>
          </w:p>
        </w:tc>
        <w:tc>
          <w:tcPr>
            <w:tcW w:w="2551" w:type="dxa"/>
          </w:tcPr>
          <w:p w14:paraId="1520271F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49,098 (41,979 </w:t>
            </w: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 xml:space="preserve">– </w:t>
            </w:r>
            <w:r w:rsidRPr="00EE2B4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7,488)</w:t>
            </w:r>
          </w:p>
        </w:tc>
        <w:tc>
          <w:tcPr>
            <w:tcW w:w="236" w:type="dxa"/>
          </w:tcPr>
          <w:p w14:paraId="0D898889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032" w:type="dxa"/>
          </w:tcPr>
          <w:p w14:paraId="7047B30D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>2,289 (1,977 – 2,643)</w:t>
            </w:r>
          </w:p>
        </w:tc>
        <w:tc>
          <w:tcPr>
            <w:tcW w:w="2693" w:type="dxa"/>
          </w:tcPr>
          <w:p w14:paraId="09ACFE46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34,728,196 </w:t>
            </w:r>
          </w:p>
          <w:p w14:paraId="4CA38358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(29,978,841 </w:t>
            </w: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 xml:space="preserve">– </w:t>
            </w:r>
            <w:r w:rsidRPr="00EE2B4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1,082,852)</w:t>
            </w:r>
          </w:p>
        </w:tc>
      </w:tr>
      <w:tr w:rsidR="00816328" w:rsidRPr="00EE2B40" w14:paraId="78435CAB" w14:textId="77777777" w:rsidTr="000D0B6B">
        <w:tc>
          <w:tcPr>
            <w:tcW w:w="1366" w:type="dxa"/>
          </w:tcPr>
          <w:p w14:paraId="71B6DAE1" w14:textId="77777777" w:rsidR="00816328" w:rsidRPr="00EE2B40" w:rsidRDefault="00816328" w:rsidP="000D0B6B">
            <w:pPr>
              <w:spacing w:line="480" w:lineRule="auto"/>
              <w:ind w:left="72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>BSI</w:t>
            </w:r>
          </w:p>
        </w:tc>
        <w:tc>
          <w:tcPr>
            <w:tcW w:w="1469" w:type="dxa"/>
          </w:tcPr>
          <w:p w14:paraId="0EF7CFCB" w14:textId="77777777" w:rsidR="00816328" w:rsidRPr="00EE2B40" w:rsidRDefault="00816328" w:rsidP="000D0B6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 xml:space="preserve">134 </w:t>
            </w:r>
          </w:p>
          <w:p w14:paraId="53EB6182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>(120 – 151)</w:t>
            </w:r>
          </w:p>
        </w:tc>
        <w:tc>
          <w:tcPr>
            <w:tcW w:w="1867" w:type="dxa"/>
          </w:tcPr>
          <w:p w14:paraId="08088C00" w14:textId="77777777" w:rsidR="00816328" w:rsidRPr="00EE2B40" w:rsidRDefault="00816328" w:rsidP="000D0B6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 xml:space="preserve">7,015 </w:t>
            </w:r>
          </w:p>
          <w:p w14:paraId="4AEF9253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>(6,320 – 7,941)</w:t>
            </w:r>
          </w:p>
        </w:tc>
        <w:tc>
          <w:tcPr>
            <w:tcW w:w="259" w:type="dxa"/>
          </w:tcPr>
          <w:p w14:paraId="63CD4813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02" w:type="dxa"/>
          </w:tcPr>
          <w:p w14:paraId="5552FD82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>2.57 (2.08 – 3.13)</w:t>
            </w:r>
          </w:p>
        </w:tc>
        <w:tc>
          <w:tcPr>
            <w:tcW w:w="2551" w:type="dxa"/>
          </w:tcPr>
          <w:p w14:paraId="6BD440B0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17,837 (14,438 </w:t>
            </w: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 xml:space="preserve">– </w:t>
            </w:r>
            <w:r w:rsidRPr="00EE2B4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2,244)</w:t>
            </w:r>
          </w:p>
        </w:tc>
        <w:tc>
          <w:tcPr>
            <w:tcW w:w="236" w:type="dxa"/>
          </w:tcPr>
          <w:p w14:paraId="48C27F52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032" w:type="dxa"/>
          </w:tcPr>
          <w:p w14:paraId="689B4F78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>2,033 (1,726 – 2,440)</w:t>
            </w:r>
          </w:p>
        </w:tc>
        <w:tc>
          <w:tcPr>
            <w:tcW w:w="2693" w:type="dxa"/>
          </w:tcPr>
          <w:p w14:paraId="294490E7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14,518,339 </w:t>
            </w:r>
          </w:p>
          <w:p w14:paraId="4677AD62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(11,708,281 </w:t>
            </w: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 xml:space="preserve">– </w:t>
            </w:r>
            <w:r w:rsidRPr="00EE2B4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7,538,772)</w:t>
            </w:r>
          </w:p>
        </w:tc>
      </w:tr>
      <w:tr w:rsidR="00816328" w:rsidRPr="00EE2B40" w14:paraId="46E66B97" w14:textId="77777777" w:rsidTr="000D0B6B">
        <w:tc>
          <w:tcPr>
            <w:tcW w:w="1366" w:type="dxa"/>
          </w:tcPr>
          <w:p w14:paraId="4B4704AE" w14:textId="77777777" w:rsidR="00816328" w:rsidRPr="00EE2B40" w:rsidRDefault="00816328" w:rsidP="000D0B6B">
            <w:pPr>
              <w:spacing w:line="480" w:lineRule="auto"/>
              <w:ind w:left="72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 xml:space="preserve">IAI </w:t>
            </w:r>
          </w:p>
        </w:tc>
        <w:tc>
          <w:tcPr>
            <w:tcW w:w="1469" w:type="dxa"/>
          </w:tcPr>
          <w:p w14:paraId="7E8B6B16" w14:textId="77777777" w:rsidR="00816328" w:rsidRPr="00EE2B40" w:rsidRDefault="00816328" w:rsidP="000D0B6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 xml:space="preserve">93 </w:t>
            </w:r>
          </w:p>
          <w:p w14:paraId="45983011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>(82 – 108)</w:t>
            </w:r>
          </w:p>
        </w:tc>
        <w:tc>
          <w:tcPr>
            <w:tcW w:w="1867" w:type="dxa"/>
          </w:tcPr>
          <w:p w14:paraId="7A78C66D" w14:textId="77777777" w:rsidR="00816328" w:rsidRPr="00EE2B40" w:rsidRDefault="00816328" w:rsidP="000D0B6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 xml:space="preserve">4,911 </w:t>
            </w:r>
          </w:p>
          <w:p w14:paraId="06614407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>(4,331 – 5,689)</w:t>
            </w:r>
          </w:p>
        </w:tc>
        <w:tc>
          <w:tcPr>
            <w:tcW w:w="259" w:type="dxa"/>
          </w:tcPr>
          <w:p w14:paraId="5C7B80E8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02" w:type="dxa"/>
          </w:tcPr>
          <w:p w14:paraId="090D1F3F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>1.65 (1.16 – 2.14)</w:t>
            </w:r>
          </w:p>
        </w:tc>
        <w:tc>
          <w:tcPr>
            <w:tcW w:w="2551" w:type="dxa"/>
          </w:tcPr>
          <w:p w14:paraId="57747AFE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8,051 (5,632 </w:t>
            </w: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 xml:space="preserve">– </w:t>
            </w:r>
            <w:r w:rsidRPr="00EE2B4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,738)</w:t>
            </w:r>
          </w:p>
        </w:tc>
        <w:tc>
          <w:tcPr>
            <w:tcW w:w="236" w:type="dxa"/>
          </w:tcPr>
          <w:p w14:paraId="2A9F4A93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032" w:type="dxa"/>
          </w:tcPr>
          <w:p w14:paraId="3BFCBD3F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>1,686 (1,400 – 2,048)</w:t>
            </w:r>
          </w:p>
        </w:tc>
        <w:tc>
          <w:tcPr>
            <w:tcW w:w="2693" w:type="dxa"/>
          </w:tcPr>
          <w:p w14:paraId="69F4FD8A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8,312,036 </w:t>
            </w:r>
          </w:p>
          <w:p w14:paraId="76AF874C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lastRenderedPageBreak/>
              <w:t xml:space="preserve">(6,557,552 </w:t>
            </w: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 xml:space="preserve">– </w:t>
            </w:r>
            <w:r w:rsidRPr="00EE2B4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,486,672)</w:t>
            </w:r>
          </w:p>
        </w:tc>
      </w:tr>
      <w:tr w:rsidR="00816328" w:rsidRPr="00EE2B40" w14:paraId="2C5B5413" w14:textId="77777777" w:rsidTr="000D0B6B">
        <w:tc>
          <w:tcPr>
            <w:tcW w:w="1366" w:type="dxa"/>
            <w:tcBorders>
              <w:bottom w:val="single" w:sz="4" w:space="0" w:color="auto"/>
            </w:tcBorders>
          </w:tcPr>
          <w:p w14:paraId="10BA58CC" w14:textId="77777777" w:rsidR="00816328" w:rsidRPr="00EE2B40" w:rsidRDefault="00816328" w:rsidP="000D0B6B">
            <w:pPr>
              <w:spacing w:line="480" w:lineRule="auto"/>
              <w:ind w:left="72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OTH</w:t>
            </w:r>
          </w:p>
        </w:tc>
        <w:tc>
          <w:tcPr>
            <w:tcW w:w="1469" w:type="dxa"/>
            <w:tcBorders>
              <w:bottom w:val="single" w:sz="4" w:space="0" w:color="auto"/>
            </w:tcBorders>
          </w:tcPr>
          <w:p w14:paraId="57ED54E3" w14:textId="77777777" w:rsidR="00816328" w:rsidRPr="00EE2B40" w:rsidRDefault="00816328" w:rsidP="000D0B6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 xml:space="preserve">242 </w:t>
            </w:r>
          </w:p>
          <w:p w14:paraId="46DE6CF2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>(203 – 287)</w:t>
            </w:r>
          </w:p>
        </w:tc>
        <w:tc>
          <w:tcPr>
            <w:tcW w:w="1867" w:type="dxa"/>
            <w:tcBorders>
              <w:bottom w:val="single" w:sz="4" w:space="0" w:color="auto"/>
            </w:tcBorders>
          </w:tcPr>
          <w:p w14:paraId="5E0649A4" w14:textId="77777777" w:rsidR="00816328" w:rsidRPr="00EE2B40" w:rsidRDefault="00816328" w:rsidP="000D0B6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 xml:space="preserve">12,719 </w:t>
            </w:r>
          </w:p>
          <w:p w14:paraId="32440E97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>(10,677 – 15,073)</w:t>
            </w:r>
          </w:p>
        </w:tc>
        <w:tc>
          <w:tcPr>
            <w:tcW w:w="259" w:type="dxa"/>
            <w:tcBorders>
              <w:bottom w:val="single" w:sz="4" w:space="0" w:color="auto"/>
            </w:tcBorders>
          </w:tcPr>
          <w:p w14:paraId="77F093EA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02" w:type="dxa"/>
            <w:tcBorders>
              <w:bottom w:val="single" w:sz="4" w:space="0" w:color="auto"/>
            </w:tcBorders>
          </w:tcPr>
          <w:p w14:paraId="636768C6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>2.46 (1.89 – 3.09)</w:t>
            </w:r>
          </w:p>
        </w:tc>
        <w:tc>
          <w:tcPr>
            <w:tcW w:w="2551" w:type="dxa"/>
            <w:tcBorders>
              <w:bottom w:val="single" w:sz="4" w:space="0" w:color="auto"/>
            </w:tcBorders>
          </w:tcPr>
          <w:p w14:paraId="112B5C02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30,742 (22,299 </w:t>
            </w: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 xml:space="preserve">– </w:t>
            </w:r>
            <w:r w:rsidRPr="00EE2B4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1,236)</w:t>
            </w:r>
          </w:p>
        </w:tc>
        <w:tc>
          <w:tcPr>
            <w:tcW w:w="236" w:type="dxa"/>
            <w:tcBorders>
              <w:bottom w:val="single" w:sz="4" w:space="0" w:color="auto"/>
            </w:tcBorders>
          </w:tcPr>
          <w:p w14:paraId="477577AB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032" w:type="dxa"/>
            <w:tcBorders>
              <w:bottom w:val="single" w:sz="4" w:space="0" w:color="auto"/>
            </w:tcBorders>
          </w:tcPr>
          <w:p w14:paraId="007CA4C8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>2,013 (1,667 – 2,427)</w:t>
            </w:r>
          </w:p>
        </w:tc>
        <w:tc>
          <w:tcPr>
            <w:tcW w:w="2693" w:type="dxa"/>
            <w:tcBorders>
              <w:bottom w:val="single" w:sz="4" w:space="0" w:color="auto"/>
            </w:tcBorders>
          </w:tcPr>
          <w:p w14:paraId="48CA2EF9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25,434,383 </w:t>
            </w:r>
          </w:p>
          <w:p w14:paraId="0F78E7A5" w14:textId="77777777" w:rsidR="00816328" w:rsidRPr="00EE2B40" w:rsidRDefault="00816328" w:rsidP="000D0B6B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E2B4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(19,087,741 </w:t>
            </w:r>
            <w:r w:rsidRPr="00EE2B40">
              <w:rPr>
                <w:rFonts w:ascii="Times New Roman" w:hAnsi="Times New Roman" w:cs="Times New Roman"/>
                <w:sz w:val="20"/>
                <w:szCs w:val="20"/>
              </w:rPr>
              <w:t xml:space="preserve">– </w:t>
            </w:r>
            <w:r w:rsidRPr="00EE2B4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2,529,797)</w:t>
            </w:r>
          </w:p>
        </w:tc>
      </w:tr>
    </w:tbl>
    <w:p w14:paraId="46B51A0B" w14:textId="77777777" w:rsidR="00816328" w:rsidRPr="00D87028" w:rsidRDefault="00816328" w:rsidP="00816328">
      <w:pPr>
        <w:rPr>
          <w:rFonts w:ascii="Times New Roman" w:hAnsi="Times New Roman" w:cs="Times New Roman"/>
          <w:sz w:val="18"/>
          <w:szCs w:val="18"/>
        </w:rPr>
      </w:pPr>
      <w:r w:rsidRPr="00D87028">
        <w:rPr>
          <w:rFonts w:ascii="Times New Roman" w:hAnsi="Times New Roman" w:cs="Times New Roman"/>
          <w:sz w:val="18"/>
          <w:szCs w:val="18"/>
        </w:rPr>
        <w:t xml:space="preserve">BSI, catheter-related bloodstream infection and bloodstream infection of unknown source; HAI, healthcare-associated infection; IAIs, </w:t>
      </w:r>
      <w:r w:rsidRPr="00D87028">
        <w:rPr>
          <w:rFonts w:ascii="Times New Roman" w:hAnsi="Times New Roman" w:cs="Times New Roman"/>
          <w:sz w:val="18"/>
          <w:szCs w:val="18"/>
          <w:lang w:val="en-GB"/>
        </w:rPr>
        <w:t>gastrointestinal and intraabdominal infections; IQR, interquartile range; PN, pneumonia and other lower respiratory tract infections; SEP, unspecified sepsis; SGD, Singapore dollars; SSI, surgical site infections; OTH, other HAIs</w:t>
      </w:r>
    </w:p>
    <w:p w14:paraId="2CB4FA3B" w14:textId="77777777" w:rsidR="00816328" w:rsidRDefault="00816328" w:rsidP="00816328">
      <w:pPr>
        <w:rPr>
          <w:rFonts w:ascii="Times New Roman" w:hAnsi="Times New Roman" w:cs="Times New Roman"/>
          <w:b/>
          <w:bCs/>
          <w:u w:val="single"/>
        </w:rPr>
      </w:pPr>
    </w:p>
    <w:p w14:paraId="35F061EE" w14:textId="77777777" w:rsidR="00816328" w:rsidRDefault="00816328" w:rsidP="00816328">
      <w:pPr>
        <w:spacing w:line="480" w:lineRule="auto"/>
        <w:rPr>
          <w:rFonts w:ascii="Times New Roman" w:hAnsi="Times New Roman" w:cs="Times New Roman"/>
          <w:b/>
          <w:bCs/>
        </w:rPr>
        <w:sectPr w:rsidR="00816328" w:rsidSect="00AB6F90">
          <w:pgSz w:w="16840" w:h="11900" w:orient="landscape"/>
          <w:pgMar w:top="1440" w:right="1440" w:bottom="1440" w:left="1440" w:header="709" w:footer="709" w:gutter="0"/>
          <w:cols w:space="708"/>
          <w:docGrid w:linePitch="360"/>
        </w:sectPr>
      </w:pPr>
    </w:p>
    <w:p w14:paraId="61E9BFA6" w14:textId="2F471EEE" w:rsidR="00816328" w:rsidRDefault="00816328" w:rsidP="00816328">
      <w:pPr>
        <w:spacing w:line="480" w:lineRule="auto"/>
        <w:rPr>
          <w:rFonts w:ascii="Times New Roman" w:hAnsi="Times New Roman" w:cs="Times New Roman"/>
          <w:b/>
          <w:bCs/>
          <w:u w:val="single"/>
        </w:rPr>
      </w:pPr>
      <w:r>
        <w:rPr>
          <w:rFonts w:ascii="Times New Roman" w:hAnsi="Times New Roman" w:cs="Times New Roman"/>
          <w:b/>
          <w:bCs/>
          <w:u w:val="single"/>
        </w:rPr>
        <w:lastRenderedPageBreak/>
        <w:t>Supplementary</w:t>
      </w:r>
      <w:r>
        <w:rPr>
          <w:rFonts w:ascii="Times New Roman" w:hAnsi="Times New Roman" w:cs="Times New Roman"/>
          <w:b/>
          <w:bCs/>
          <w:u w:val="single"/>
        </w:rPr>
        <w:t xml:space="preserve"> Figures</w:t>
      </w:r>
    </w:p>
    <w:p w14:paraId="5F6A3B7D" w14:textId="77777777" w:rsidR="00816328" w:rsidRDefault="00816328" w:rsidP="00816328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t xml:space="preserve">Supplementary Figure 1: Tree diagram for HAIs. </w:t>
      </w:r>
      <w:r w:rsidRPr="00492ADE">
        <w:rPr>
          <w:rFonts w:ascii="Times New Roman" w:hAnsi="Times New Roman" w:cs="Times New Roman"/>
        </w:rPr>
        <w:t>Each patient in the tree diagram had the probability of not developing a HAI, or had probability of developing one of the six infection types</w:t>
      </w:r>
      <w:r>
        <w:rPr>
          <w:rFonts w:ascii="Times New Roman" w:hAnsi="Times New Roman" w:cs="Times New Roman"/>
        </w:rPr>
        <w:t xml:space="preserve">, each associated with its own probability of death. </w:t>
      </w:r>
    </w:p>
    <w:tbl>
      <w:tblPr>
        <w:tblStyle w:val="TableGrid"/>
        <w:tblW w:w="0" w:type="auto"/>
        <w:tblInd w:w="607" w:type="dxa"/>
        <w:tbl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single" w:sz="4" w:space="0" w:color="FFFFFF" w:themeColor="background1"/>
          <w:insideV w:val="single" w:sz="4" w:space="0" w:color="FFFFFF" w:themeColor="background1"/>
        </w:tblBorders>
        <w:tblLook w:val="04A0" w:firstRow="1" w:lastRow="0" w:firstColumn="1" w:lastColumn="0" w:noHBand="0" w:noVBand="1"/>
      </w:tblPr>
      <w:tblGrid>
        <w:gridCol w:w="1231"/>
        <w:gridCol w:w="2835"/>
        <w:gridCol w:w="2410"/>
        <w:gridCol w:w="1134"/>
        <w:gridCol w:w="793"/>
      </w:tblGrid>
      <w:tr w:rsidR="00816328" w:rsidRPr="00F75DB1" w14:paraId="0CEAEF6B" w14:textId="77777777" w:rsidTr="000D0B6B">
        <w:tc>
          <w:tcPr>
            <w:tcW w:w="1231" w:type="dxa"/>
          </w:tcPr>
          <w:p w14:paraId="097911BD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835" w:type="dxa"/>
          </w:tcPr>
          <w:p w14:paraId="04AA45A6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410" w:type="dxa"/>
          </w:tcPr>
          <w:p w14:paraId="133E9772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1134" w:type="dxa"/>
          </w:tcPr>
          <w:p w14:paraId="6344B559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  <w:r w:rsidRPr="00F75DB1">
              <w:rPr>
                <w:rFonts w:cstheme="minorHAnsi"/>
                <w:noProof/>
                <w:sz w:val="21"/>
                <w:szCs w:val="21"/>
                <w:lang w:eastAsia="en-SG"/>
              </w:rPr>
              <mc:AlternateContent>
                <mc:Choice Requires="wpg">
                  <w:drawing>
                    <wp:anchor distT="0" distB="0" distL="114300" distR="114300" simplePos="0" relativeHeight="251660288" behindDoc="0" locked="0" layoutInCell="1" allowOverlap="1" wp14:anchorId="10C27F46" wp14:editId="10996D62">
                      <wp:simplePos x="0" y="0"/>
                      <wp:positionH relativeFrom="column">
                        <wp:posOffset>-52917</wp:posOffset>
                      </wp:positionH>
                      <wp:positionV relativeFrom="paragraph">
                        <wp:posOffset>97790</wp:posOffset>
                      </wp:positionV>
                      <wp:extent cx="590550" cy="4767580"/>
                      <wp:effectExtent l="0" t="0" r="19050" b="20320"/>
                      <wp:wrapNone/>
                      <wp:docPr id="35" name="Group 35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590550" cy="4767580"/>
                                <a:chOff x="-328" y="0"/>
                                <a:chExt cx="904896" cy="4768256"/>
                              </a:xfrm>
                            </wpg:grpSpPr>
                            <wps:wsp>
                              <wps:cNvPr id="14" name="Straight Connector 14"/>
                              <wps:cNvCnPr/>
                              <wps:spPr>
                                <a:xfrm flipV="1">
                                  <a:off x="0" y="0"/>
                                  <a:ext cx="904568" cy="265471"/>
                                </a:xfrm>
                                <a:prstGeom prst="line">
                                  <a:avLst/>
                                </a:prstGeom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17" name="Straight Connector 17"/>
                              <wps:cNvCnPr/>
                              <wps:spPr>
                                <a:xfrm>
                                  <a:off x="0" y="265471"/>
                                  <a:ext cx="904240" cy="235974"/>
                                </a:xfrm>
                                <a:prstGeom prst="line">
                                  <a:avLst/>
                                </a:prstGeom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18" name="Straight Connector 18"/>
                              <wps:cNvCnPr/>
                              <wps:spPr>
                                <a:xfrm flipV="1">
                                  <a:off x="0" y="855406"/>
                                  <a:ext cx="904240" cy="265430"/>
                                </a:xfrm>
                                <a:prstGeom prst="line">
                                  <a:avLst/>
                                </a:prstGeom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19" name="Straight Connector 19"/>
                              <wps:cNvCnPr/>
                              <wps:spPr>
                                <a:xfrm>
                                  <a:off x="0" y="1120877"/>
                                  <a:ext cx="904240" cy="235585"/>
                                </a:xfrm>
                                <a:prstGeom prst="line">
                                  <a:avLst/>
                                </a:prstGeom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20" name="Straight Connector 20"/>
                              <wps:cNvCnPr/>
                              <wps:spPr>
                                <a:xfrm flipV="1">
                                  <a:off x="0" y="1700980"/>
                                  <a:ext cx="904240" cy="265430"/>
                                </a:xfrm>
                                <a:prstGeom prst="line">
                                  <a:avLst/>
                                </a:prstGeom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21" name="Straight Connector 21"/>
                              <wps:cNvCnPr/>
                              <wps:spPr>
                                <a:xfrm>
                                  <a:off x="0" y="1966451"/>
                                  <a:ext cx="904240" cy="235974"/>
                                </a:xfrm>
                                <a:prstGeom prst="line">
                                  <a:avLst/>
                                </a:prstGeom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31" name="Straight Connector 31"/>
                              <wps:cNvCnPr/>
                              <wps:spPr>
                                <a:xfrm flipV="1">
                                  <a:off x="0" y="3382561"/>
                                  <a:ext cx="904568" cy="265471"/>
                                </a:xfrm>
                                <a:prstGeom prst="line">
                                  <a:avLst/>
                                </a:prstGeom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32" name="Straight Connector 32"/>
                              <wps:cNvCnPr/>
                              <wps:spPr>
                                <a:xfrm>
                                  <a:off x="328" y="3648031"/>
                                  <a:ext cx="904240" cy="235585"/>
                                </a:xfrm>
                                <a:prstGeom prst="line">
                                  <a:avLst/>
                                </a:prstGeom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33" name="Straight Connector 33"/>
                              <wps:cNvCnPr/>
                              <wps:spPr>
                                <a:xfrm flipV="1">
                                  <a:off x="-328" y="4267200"/>
                                  <a:ext cx="904568" cy="265471"/>
                                </a:xfrm>
                                <a:prstGeom prst="line">
                                  <a:avLst/>
                                </a:prstGeom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34" name="Straight Connector 34"/>
                              <wps:cNvCnPr/>
                              <wps:spPr>
                                <a:xfrm>
                                  <a:off x="-328" y="4532671"/>
                                  <a:ext cx="904240" cy="235585"/>
                                </a:xfrm>
                                <a:prstGeom prst="line">
                                  <a:avLst/>
                                </a:prstGeom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29" name="Straight Connector 29"/>
                              <wps:cNvCnPr/>
                              <wps:spPr>
                                <a:xfrm flipV="1">
                                  <a:off x="0" y="2536722"/>
                                  <a:ext cx="904568" cy="265471"/>
                                </a:xfrm>
                                <a:prstGeom prst="line">
                                  <a:avLst/>
                                </a:prstGeom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30" name="Straight Connector 30"/>
                              <wps:cNvCnPr/>
                              <wps:spPr>
                                <a:xfrm>
                                  <a:off x="0" y="2802193"/>
                                  <a:ext cx="904240" cy="235585"/>
                                </a:xfrm>
                                <a:prstGeom prst="line">
                                  <a:avLst/>
                                </a:prstGeom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1D0B7BD0" id="Group 35" o:spid="_x0000_s1026" style="position:absolute;margin-left:-4.15pt;margin-top:7.7pt;width:46.5pt;height:375.4pt;z-index:251660288;mso-width-relative:margin;mso-height-relative:margin" coordorigin="-3" coordsize="9048,47682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">
                      <v:line id="Straight Connector 14" o:spid="_x0000_s1027" style="position:absolute;flip:y;visibility:visible;mso-wrap-style:square" from="0,0" to="9045,2654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" strokecolor="black [3213]" strokeweight="1pt">
                        <v:stroke joinstyle="miter"/>
                      </v:line>
                      <v:line id="Straight Connector 17" o:spid="_x0000_s1028" style="position:absolute;visibility:visible;mso-wrap-style:square" from="0,2654" to="9042,5014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" strokecolor="black [3213]" strokeweight="1pt">
                        <v:stroke joinstyle="miter"/>
                      </v:line>
                      <v:line id="Straight Connector 18" o:spid="_x0000_s1029" style="position:absolute;flip:y;visibility:visible;mso-wrap-style:square" from="0,8554" to="9042,11208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" strokecolor="black [3213]" strokeweight="1pt">
                        <v:stroke joinstyle="miter"/>
                      </v:line>
                      <v:line id="Straight Connector 19" o:spid="_x0000_s1030" style="position:absolute;visibility:visible;mso-wrap-style:square" from="0,11208" to="9042,13564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" strokecolor="black [3213]" strokeweight="1pt">
                        <v:stroke joinstyle="miter"/>
                      </v:line>
                      <v:line id="Straight Connector 20" o:spid="_x0000_s1031" style="position:absolute;flip:y;visibility:visible;mso-wrap-style:square" from="0,17009" to="9042,19664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" strokecolor="black [3213]" strokeweight="1pt">
                        <v:stroke joinstyle="miter"/>
                      </v:line>
                      <v:line id="Straight Connector 21" o:spid="_x0000_s1032" style="position:absolute;visibility:visible;mso-wrap-style:square" from="0,19664" to="9042,22024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" strokecolor="black [3213]" strokeweight="1pt">
                        <v:stroke joinstyle="miter"/>
                      </v:line>
                      <v:line id="Straight Connector 31" o:spid="_x0000_s1033" style="position:absolute;flip:y;visibility:visible;mso-wrap-style:square" from="0,33825" to="9045,36480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" strokecolor="black [3213]" strokeweight="1pt">
                        <v:stroke joinstyle="miter"/>
                      </v:line>
                      <v:line id="Straight Connector 32" o:spid="_x0000_s1034" style="position:absolute;visibility:visible;mso-wrap-style:square" from="3,36480" to="9045,38836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" strokecolor="black [3213]" strokeweight="1pt">
                        <v:stroke joinstyle="miter"/>
                      </v:line>
                      <v:line id="Straight Connector 33" o:spid="_x0000_s1035" style="position:absolute;flip:y;visibility:visible;mso-wrap-style:square" from="-3,42672" to="9042,45326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" strokecolor="black [3213]" strokeweight="1pt">
                        <v:stroke joinstyle="miter"/>
                      </v:line>
                      <v:line id="Straight Connector 34" o:spid="_x0000_s1036" style="position:absolute;visibility:visible;mso-wrap-style:square" from="-3,45326" to="9039,47682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" strokecolor="black [3213]" strokeweight="1pt">
                        <v:stroke joinstyle="miter"/>
                      </v:line>
                      <v:line id="Straight Connector 29" o:spid="_x0000_s1037" style="position:absolute;flip:y;visibility:visible;mso-wrap-style:square" from="0,25367" to="9045,28021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" strokecolor="black [3213]" strokeweight="1pt">
                        <v:stroke joinstyle="miter"/>
                      </v:line>
                      <v:line id="Straight Connector 30" o:spid="_x0000_s1038" style="position:absolute;visibility:visible;mso-wrap-style:square" from="0,28021" to="9042,30377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" strokecolor="black [3213]" strokeweight="1pt">
                        <v:stroke joinstyle="miter"/>
                      </v:line>
                    </v:group>
                  </w:pict>
                </mc:Fallback>
              </mc:AlternateContent>
            </w:r>
          </w:p>
        </w:tc>
        <w:tc>
          <w:tcPr>
            <w:tcW w:w="793" w:type="dxa"/>
          </w:tcPr>
          <w:p w14:paraId="5DEDF55E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  <w:r w:rsidRPr="00F75DB1">
              <w:rPr>
                <w:rFonts w:cstheme="minorHAnsi"/>
                <w:sz w:val="21"/>
                <w:szCs w:val="21"/>
              </w:rPr>
              <w:t xml:space="preserve">Live </w:t>
            </w:r>
          </w:p>
        </w:tc>
      </w:tr>
      <w:tr w:rsidR="00816328" w:rsidRPr="00F75DB1" w14:paraId="094F5DCA" w14:textId="77777777" w:rsidTr="000D0B6B">
        <w:tc>
          <w:tcPr>
            <w:tcW w:w="1231" w:type="dxa"/>
          </w:tcPr>
          <w:p w14:paraId="2BEF8E4D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835" w:type="dxa"/>
          </w:tcPr>
          <w:p w14:paraId="2032DCD1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  <w:r w:rsidRPr="00F75DB1">
              <w:rPr>
                <w:rFonts w:cstheme="minorHAnsi"/>
                <w:noProof/>
                <w:sz w:val="21"/>
                <w:szCs w:val="21"/>
                <w:lang w:eastAsia="en-SG"/>
              </w:rPr>
              <mc:AlternateContent>
                <mc:Choice Requires="wpg">
                  <w:drawing>
                    <wp:anchor distT="0" distB="0" distL="114300" distR="114300" simplePos="0" relativeHeight="251659264" behindDoc="0" locked="0" layoutInCell="1" allowOverlap="1" wp14:anchorId="690610FB" wp14:editId="28C658DB">
                      <wp:simplePos x="0" y="0"/>
                      <wp:positionH relativeFrom="column">
                        <wp:posOffset>1110827</wp:posOffset>
                      </wp:positionH>
                      <wp:positionV relativeFrom="paragraph">
                        <wp:posOffset>205138</wp:posOffset>
                      </wp:positionV>
                      <wp:extent cx="477096" cy="4198251"/>
                      <wp:effectExtent l="0" t="0" r="18415" b="18415"/>
                      <wp:wrapNone/>
                      <wp:docPr id="36" name="Group 36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477096" cy="4198251"/>
                                <a:chOff x="0" y="0"/>
                                <a:chExt cx="875071" cy="4198251"/>
                              </a:xfrm>
                            </wpg:grpSpPr>
                            <wps:wsp>
                              <wps:cNvPr id="6" name="Straight Connector 6"/>
                              <wps:cNvCnPr/>
                              <wps:spPr>
                                <a:xfrm flipV="1">
                                  <a:off x="0" y="0"/>
                                  <a:ext cx="875071" cy="2192593"/>
                                </a:xfrm>
                                <a:prstGeom prst="line">
                                  <a:avLst/>
                                </a:prstGeom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8" name="Straight Connector 8"/>
                              <wps:cNvCnPr/>
                              <wps:spPr>
                                <a:xfrm flipV="1">
                                  <a:off x="0" y="855406"/>
                                  <a:ext cx="875030" cy="1336614"/>
                                </a:xfrm>
                                <a:prstGeom prst="line">
                                  <a:avLst/>
                                </a:prstGeom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9" name="Straight Connector 9"/>
                              <wps:cNvCnPr/>
                              <wps:spPr>
                                <a:xfrm flipV="1">
                                  <a:off x="0" y="1700980"/>
                                  <a:ext cx="875030" cy="491040"/>
                                </a:xfrm>
                                <a:prstGeom prst="line">
                                  <a:avLst/>
                                </a:prstGeom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11" name="Straight Connector 11"/>
                              <wps:cNvCnPr/>
                              <wps:spPr>
                                <a:xfrm>
                                  <a:off x="0" y="2182761"/>
                                  <a:ext cx="875030" cy="343535"/>
                                </a:xfrm>
                                <a:prstGeom prst="line">
                                  <a:avLst/>
                                </a:prstGeom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12" name="Straight Connector 12"/>
                              <wps:cNvCnPr/>
                              <wps:spPr>
                                <a:xfrm>
                                  <a:off x="0" y="2182761"/>
                                  <a:ext cx="875030" cy="1179830"/>
                                </a:xfrm>
                                <a:prstGeom prst="line">
                                  <a:avLst/>
                                </a:prstGeom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13" name="Straight Connector 13"/>
                              <wps:cNvCnPr/>
                              <wps:spPr>
                                <a:xfrm>
                                  <a:off x="0" y="2182761"/>
                                  <a:ext cx="875030" cy="2015490"/>
                                </a:xfrm>
                                <a:prstGeom prst="line">
                                  <a:avLst/>
                                </a:prstGeom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group w14:anchorId="5CA55E44" id="Group 36" o:spid="_x0000_s1026" style="position:absolute;margin-left:87.45pt;margin-top:16.15pt;width:37.55pt;height:330.55pt;z-index:251659264;mso-width-relative:margin" coordsize="8750,41982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">
                      <v:line id="Straight Connector 6" o:spid="_x0000_s1027" style="position:absolute;flip:y;visibility:visible;mso-wrap-style:square" from="0,0" to="8750,21925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" strokecolor="black [3213]" strokeweight="1pt">
                        <v:stroke joinstyle="miter"/>
                      </v:line>
                      <v:line id="Straight Connector 8" o:spid="_x0000_s1028" style="position:absolute;flip:y;visibility:visible;mso-wrap-style:square" from="0,8554" to="8750,21920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" strokecolor="black [3213]" strokeweight="1pt">
                        <v:stroke joinstyle="miter"/>
                      </v:line>
                      <v:line id="Straight Connector 9" o:spid="_x0000_s1029" style="position:absolute;flip:y;visibility:visible;mso-wrap-style:square" from="0,17009" to="8750,21920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" strokecolor="black [3213]" strokeweight="1pt">
                        <v:stroke joinstyle="miter"/>
                      </v:line>
                      <v:line id="Straight Connector 11" o:spid="_x0000_s1030" style="position:absolute;visibility:visible;mso-wrap-style:square" from="0,21827" to="8750,25262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" strokecolor="black [3213]" strokeweight="1pt">
                        <v:stroke joinstyle="miter"/>
                      </v:line>
                      <v:line id="Straight Connector 12" o:spid="_x0000_s1031" style="position:absolute;visibility:visible;mso-wrap-style:square" from="0,21827" to="8750,33625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" strokecolor="black [3213]" strokeweight="1pt">
                        <v:stroke joinstyle="miter"/>
                      </v:line>
                      <v:line id="Straight Connector 13" o:spid="_x0000_s1032" style="position:absolute;visibility:visible;mso-wrap-style:square" from="0,21827" to="8750,41982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" strokecolor="black [3213]" strokeweight="1pt">
                        <v:stroke joinstyle="miter"/>
                      </v:line>
                    </v:group>
                  </w:pict>
                </mc:Fallback>
              </mc:AlternateContent>
            </w:r>
          </w:p>
        </w:tc>
        <w:tc>
          <w:tcPr>
            <w:tcW w:w="2410" w:type="dxa"/>
            <w:vMerge w:val="restart"/>
            <w:vAlign w:val="center"/>
          </w:tcPr>
          <w:p w14:paraId="5A4E0448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  <w:r w:rsidRPr="00F75DB1">
              <w:rPr>
                <w:rFonts w:cstheme="minorHAnsi"/>
                <w:sz w:val="21"/>
                <w:szCs w:val="21"/>
              </w:rPr>
              <w:t>Unspecified sepsis (SEP)</w:t>
            </w:r>
          </w:p>
        </w:tc>
        <w:tc>
          <w:tcPr>
            <w:tcW w:w="1134" w:type="dxa"/>
          </w:tcPr>
          <w:p w14:paraId="7E072D7F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793" w:type="dxa"/>
          </w:tcPr>
          <w:p w14:paraId="74695E30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</w:tr>
      <w:tr w:rsidR="00816328" w:rsidRPr="00F75DB1" w14:paraId="7907A6E8" w14:textId="77777777" w:rsidTr="000D0B6B">
        <w:tc>
          <w:tcPr>
            <w:tcW w:w="1231" w:type="dxa"/>
          </w:tcPr>
          <w:p w14:paraId="44CDB5B8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835" w:type="dxa"/>
          </w:tcPr>
          <w:p w14:paraId="22C13B8C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410" w:type="dxa"/>
            <w:vMerge/>
          </w:tcPr>
          <w:p w14:paraId="6A162C52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1134" w:type="dxa"/>
          </w:tcPr>
          <w:p w14:paraId="6FAF240C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793" w:type="dxa"/>
          </w:tcPr>
          <w:p w14:paraId="2D06CD88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</w:tr>
      <w:tr w:rsidR="00816328" w:rsidRPr="00F75DB1" w14:paraId="045716DB" w14:textId="77777777" w:rsidTr="000D0B6B">
        <w:tc>
          <w:tcPr>
            <w:tcW w:w="1231" w:type="dxa"/>
          </w:tcPr>
          <w:p w14:paraId="359AFD94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835" w:type="dxa"/>
          </w:tcPr>
          <w:p w14:paraId="15FEF4CE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410" w:type="dxa"/>
          </w:tcPr>
          <w:p w14:paraId="710234BC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1134" w:type="dxa"/>
          </w:tcPr>
          <w:p w14:paraId="7CAE0F72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793" w:type="dxa"/>
          </w:tcPr>
          <w:p w14:paraId="3C93920F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  <w:r w:rsidRPr="00F75DB1">
              <w:rPr>
                <w:rFonts w:cstheme="minorHAnsi"/>
                <w:sz w:val="21"/>
                <w:szCs w:val="21"/>
              </w:rPr>
              <w:t>Dead</w:t>
            </w:r>
          </w:p>
        </w:tc>
      </w:tr>
      <w:tr w:rsidR="00816328" w:rsidRPr="00F75DB1" w14:paraId="62FF00D5" w14:textId="77777777" w:rsidTr="000D0B6B">
        <w:tc>
          <w:tcPr>
            <w:tcW w:w="1231" w:type="dxa"/>
          </w:tcPr>
          <w:p w14:paraId="1C147506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835" w:type="dxa"/>
          </w:tcPr>
          <w:p w14:paraId="57DA3A20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410" w:type="dxa"/>
          </w:tcPr>
          <w:p w14:paraId="69F4BA62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1134" w:type="dxa"/>
          </w:tcPr>
          <w:p w14:paraId="6C9F3CDB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793" w:type="dxa"/>
          </w:tcPr>
          <w:p w14:paraId="33EE960B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</w:tr>
      <w:tr w:rsidR="00816328" w:rsidRPr="00F75DB1" w14:paraId="2BB00887" w14:textId="77777777" w:rsidTr="000D0B6B">
        <w:tc>
          <w:tcPr>
            <w:tcW w:w="1231" w:type="dxa"/>
          </w:tcPr>
          <w:p w14:paraId="6BCFC73D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835" w:type="dxa"/>
          </w:tcPr>
          <w:p w14:paraId="1D1B6387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410" w:type="dxa"/>
          </w:tcPr>
          <w:p w14:paraId="3EC5E8F7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1134" w:type="dxa"/>
          </w:tcPr>
          <w:p w14:paraId="49872B0A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793" w:type="dxa"/>
          </w:tcPr>
          <w:p w14:paraId="618AFA45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  <w:r w:rsidRPr="00F75DB1">
              <w:rPr>
                <w:rFonts w:cstheme="minorHAnsi"/>
                <w:sz w:val="21"/>
                <w:szCs w:val="21"/>
              </w:rPr>
              <w:t>Live</w:t>
            </w:r>
          </w:p>
        </w:tc>
      </w:tr>
      <w:tr w:rsidR="00816328" w:rsidRPr="00F75DB1" w14:paraId="6401DC3A" w14:textId="77777777" w:rsidTr="000D0B6B">
        <w:tc>
          <w:tcPr>
            <w:tcW w:w="1231" w:type="dxa"/>
          </w:tcPr>
          <w:p w14:paraId="1B43E642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835" w:type="dxa"/>
          </w:tcPr>
          <w:p w14:paraId="16E522D5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410" w:type="dxa"/>
            <w:vMerge w:val="restart"/>
            <w:vAlign w:val="center"/>
          </w:tcPr>
          <w:p w14:paraId="6F760956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  <w:r w:rsidRPr="00F75DB1">
              <w:rPr>
                <w:rFonts w:cstheme="minorHAnsi"/>
                <w:sz w:val="21"/>
                <w:szCs w:val="21"/>
              </w:rPr>
              <w:t>Pneumonia and other lower respiratory infection (PN)</w:t>
            </w:r>
          </w:p>
        </w:tc>
        <w:tc>
          <w:tcPr>
            <w:tcW w:w="1134" w:type="dxa"/>
          </w:tcPr>
          <w:p w14:paraId="1E511EC8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793" w:type="dxa"/>
          </w:tcPr>
          <w:p w14:paraId="29169FEC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</w:tr>
      <w:tr w:rsidR="00816328" w:rsidRPr="00F75DB1" w14:paraId="2626F21F" w14:textId="77777777" w:rsidTr="000D0B6B">
        <w:tc>
          <w:tcPr>
            <w:tcW w:w="1231" w:type="dxa"/>
          </w:tcPr>
          <w:p w14:paraId="366A7F74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835" w:type="dxa"/>
          </w:tcPr>
          <w:p w14:paraId="2EA84B93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410" w:type="dxa"/>
            <w:vMerge/>
          </w:tcPr>
          <w:p w14:paraId="0968165B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1134" w:type="dxa"/>
          </w:tcPr>
          <w:p w14:paraId="792E4D43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793" w:type="dxa"/>
          </w:tcPr>
          <w:p w14:paraId="005709FD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</w:tr>
      <w:tr w:rsidR="00816328" w:rsidRPr="00F75DB1" w14:paraId="6EA5BB32" w14:textId="77777777" w:rsidTr="000D0B6B">
        <w:tc>
          <w:tcPr>
            <w:tcW w:w="1231" w:type="dxa"/>
          </w:tcPr>
          <w:p w14:paraId="3F23667B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835" w:type="dxa"/>
          </w:tcPr>
          <w:p w14:paraId="4C1F4F08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410" w:type="dxa"/>
            <w:vMerge/>
          </w:tcPr>
          <w:p w14:paraId="6827B148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1134" w:type="dxa"/>
          </w:tcPr>
          <w:p w14:paraId="55C90D04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793" w:type="dxa"/>
          </w:tcPr>
          <w:p w14:paraId="1D0547F1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  <w:r w:rsidRPr="00F75DB1">
              <w:rPr>
                <w:rFonts w:cstheme="minorHAnsi"/>
                <w:sz w:val="21"/>
                <w:szCs w:val="21"/>
              </w:rPr>
              <w:t>Dead</w:t>
            </w:r>
          </w:p>
        </w:tc>
      </w:tr>
      <w:tr w:rsidR="00816328" w:rsidRPr="00F75DB1" w14:paraId="3B61E3EC" w14:textId="77777777" w:rsidTr="000D0B6B">
        <w:tc>
          <w:tcPr>
            <w:tcW w:w="1231" w:type="dxa"/>
          </w:tcPr>
          <w:p w14:paraId="670B546A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835" w:type="dxa"/>
          </w:tcPr>
          <w:p w14:paraId="38B24C09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410" w:type="dxa"/>
          </w:tcPr>
          <w:p w14:paraId="2B1BD3D5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1134" w:type="dxa"/>
          </w:tcPr>
          <w:p w14:paraId="659A4EB2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793" w:type="dxa"/>
          </w:tcPr>
          <w:p w14:paraId="6BC9E4F8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</w:tr>
      <w:tr w:rsidR="00816328" w:rsidRPr="00F75DB1" w14:paraId="505CAA47" w14:textId="77777777" w:rsidTr="000D0B6B">
        <w:tc>
          <w:tcPr>
            <w:tcW w:w="1231" w:type="dxa"/>
            <w:vMerge w:val="restart"/>
            <w:vAlign w:val="center"/>
          </w:tcPr>
          <w:p w14:paraId="3571A8E1" w14:textId="77777777" w:rsidR="00816328" w:rsidRPr="00F75DB1" w:rsidRDefault="00816328" w:rsidP="000D0B6B">
            <w:pPr>
              <w:jc w:val="center"/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835" w:type="dxa"/>
          </w:tcPr>
          <w:p w14:paraId="646898E7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410" w:type="dxa"/>
          </w:tcPr>
          <w:p w14:paraId="1BBEB59B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1134" w:type="dxa"/>
          </w:tcPr>
          <w:p w14:paraId="7E49AD0F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793" w:type="dxa"/>
          </w:tcPr>
          <w:p w14:paraId="6B8109AA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  <w:r w:rsidRPr="00F75DB1">
              <w:rPr>
                <w:rFonts w:cstheme="minorHAnsi"/>
                <w:sz w:val="21"/>
                <w:szCs w:val="21"/>
              </w:rPr>
              <w:t>Live</w:t>
            </w:r>
          </w:p>
        </w:tc>
      </w:tr>
      <w:tr w:rsidR="00816328" w:rsidRPr="00F75DB1" w14:paraId="33DEA68C" w14:textId="77777777" w:rsidTr="000D0B6B">
        <w:tc>
          <w:tcPr>
            <w:tcW w:w="1231" w:type="dxa"/>
            <w:vMerge/>
          </w:tcPr>
          <w:p w14:paraId="0DFD58D0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835" w:type="dxa"/>
          </w:tcPr>
          <w:p w14:paraId="4B44D012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410" w:type="dxa"/>
            <w:vMerge w:val="restart"/>
            <w:vAlign w:val="center"/>
          </w:tcPr>
          <w:p w14:paraId="29EF1855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  <w:r w:rsidRPr="00F75DB1">
              <w:rPr>
                <w:rFonts w:cstheme="minorHAnsi"/>
                <w:sz w:val="21"/>
                <w:szCs w:val="21"/>
              </w:rPr>
              <w:t>Surgical site infection (SSI)</w:t>
            </w:r>
          </w:p>
        </w:tc>
        <w:tc>
          <w:tcPr>
            <w:tcW w:w="1134" w:type="dxa"/>
          </w:tcPr>
          <w:p w14:paraId="54854DE5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793" w:type="dxa"/>
          </w:tcPr>
          <w:p w14:paraId="190A1BF1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</w:tr>
      <w:tr w:rsidR="00816328" w:rsidRPr="00F75DB1" w14:paraId="188D1069" w14:textId="77777777" w:rsidTr="000D0B6B">
        <w:tc>
          <w:tcPr>
            <w:tcW w:w="1231" w:type="dxa"/>
            <w:vMerge/>
          </w:tcPr>
          <w:p w14:paraId="7FA812F6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835" w:type="dxa"/>
          </w:tcPr>
          <w:p w14:paraId="6DEC59DB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b/>
                <w:bCs/>
                <w:noProof/>
                <w:lang w:eastAsia="en-SG"/>
              </w:rPr>
              <mc:AlternateContent>
                <mc:Choice Requires="wps">
                  <w:drawing>
                    <wp:anchor distT="0" distB="0" distL="114300" distR="114300" simplePos="0" relativeHeight="251661312" behindDoc="0" locked="0" layoutInCell="1" allowOverlap="1" wp14:anchorId="5C4BA412" wp14:editId="5CE23090">
                      <wp:simplePos x="0" y="0"/>
                      <wp:positionH relativeFrom="column">
                        <wp:posOffset>264160</wp:posOffset>
                      </wp:positionH>
                      <wp:positionV relativeFrom="paragraph">
                        <wp:posOffset>135467</wp:posOffset>
                      </wp:positionV>
                      <wp:extent cx="908473" cy="973393"/>
                      <wp:effectExtent l="0" t="0" r="0" b="0"/>
                      <wp:wrapNone/>
                      <wp:docPr id="37" name="Text Box 3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908473" cy="973393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14:paraId="2381557E" w14:textId="77777777" w:rsidR="00816328" w:rsidRPr="00A73057" w:rsidRDefault="00816328" w:rsidP="00816328">
                                  <w:pPr>
                                    <w:jc w:val="center"/>
                                    <w:rPr>
                                      <w:sz w:val="21"/>
                                      <w:szCs w:val="21"/>
                                      <w:lang w:val="en-US"/>
                                    </w:rPr>
                                  </w:pPr>
                                  <w:r w:rsidRPr="00A73057">
                                    <w:rPr>
                                      <w:sz w:val="21"/>
                                      <w:szCs w:val="21"/>
                                      <w:lang w:val="en-US"/>
                                    </w:rPr>
                                    <w:t>Healthcare associated infection</w:t>
                                  </w:r>
                                </w:p>
                                <w:p w14:paraId="33B976C6" w14:textId="77777777" w:rsidR="00816328" w:rsidRPr="00A73057" w:rsidRDefault="00816328" w:rsidP="00816328">
                                  <w:pPr>
                                    <w:jc w:val="center"/>
                                    <w:rPr>
                                      <w:sz w:val="21"/>
                                      <w:szCs w:val="21"/>
                                      <w:lang w:val="en-US"/>
                                    </w:rPr>
                                  </w:pPr>
                                  <w:r w:rsidRPr="00A73057">
                                    <w:rPr>
                                      <w:sz w:val="21"/>
                                      <w:szCs w:val="21"/>
                                      <w:lang w:val="en-US"/>
                                    </w:rPr>
                                    <w:t>(HAI)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type w14:anchorId="5C4BA412" id="_x0000_t202" coordsize="21600,21600" o:spt="202" path="m,l,21600r21600,l21600,xe">
                      <v:stroke joinstyle="miter"/>
                      <v:path gradientshapeok="t" o:connecttype="rect"/>
                    </v:shapetype>
                    <v:shape id="Text Box 37" o:spid="_x0000_s1026" type="#_x0000_t202" style="position:absolute;margin-left:20.8pt;margin-top:10.65pt;width:71.55pt;height:76.65pt;z-index:25166131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" filled="f" stroked="f" strokeweight=".5pt">
                      <v:textbox>
                        <w:txbxContent>
                          <w:p w14:paraId="2381557E" w14:textId="77777777" w:rsidR="00816328" w:rsidRPr="00A73057" w:rsidRDefault="00816328" w:rsidP="00816328">
                            <w:pPr>
                              <w:jc w:val="center"/>
                              <w:rPr>
                                <w:sz w:val="21"/>
                                <w:szCs w:val="21"/>
                                <w:lang w:val="en-US"/>
                              </w:rPr>
                            </w:pPr>
                            <w:r w:rsidRPr="00A73057">
                              <w:rPr>
                                <w:sz w:val="21"/>
                                <w:szCs w:val="21"/>
                                <w:lang w:val="en-US"/>
                              </w:rPr>
                              <w:t>Healthcare associated infection</w:t>
                            </w:r>
                          </w:p>
                          <w:p w14:paraId="33B976C6" w14:textId="77777777" w:rsidR="00816328" w:rsidRPr="00A73057" w:rsidRDefault="00816328" w:rsidP="00816328">
                            <w:pPr>
                              <w:jc w:val="center"/>
                              <w:rPr>
                                <w:sz w:val="21"/>
                                <w:szCs w:val="21"/>
                                <w:lang w:val="en-US"/>
                              </w:rPr>
                            </w:pPr>
                            <w:r w:rsidRPr="00A73057">
                              <w:rPr>
                                <w:sz w:val="21"/>
                                <w:szCs w:val="21"/>
                                <w:lang w:val="en-US"/>
                              </w:rPr>
                              <w:t>(HAI)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</w:p>
        </w:tc>
        <w:tc>
          <w:tcPr>
            <w:tcW w:w="2410" w:type="dxa"/>
            <w:vMerge/>
          </w:tcPr>
          <w:p w14:paraId="1F401561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1134" w:type="dxa"/>
          </w:tcPr>
          <w:p w14:paraId="7880F696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793" w:type="dxa"/>
          </w:tcPr>
          <w:p w14:paraId="0680DC38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</w:tr>
      <w:tr w:rsidR="00816328" w:rsidRPr="00F75DB1" w14:paraId="41B771E8" w14:textId="77777777" w:rsidTr="000D0B6B">
        <w:tc>
          <w:tcPr>
            <w:tcW w:w="1231" w:type="dxa"/>
            <w:vMerge/>
          </w:tcPr>
          <w:p w14:paraId="76BB4B3B" w14:textId="77777777" w:rsidR="00816328" w:rsidRPr="00F75DB1" w:rsidRDefault="00816328" w:rsidP="000D0B6B">
            <w:pPr>
              <w:jc w:val="right"/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835" w:type="dxa"/>
          </w:tcPr>
          <w:p w14:paraId="0A421464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410" w:type="dxa"/>
          </w:tcPr>
          <w:p w14:paraId="241500D8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1134" w:type="dxa"/>
          </w:tcPr>
          <w:p w14:paraId="54CE2101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793" w:type="dxa"/>
          </w:tcPr>
          <w:p w14:paraId="02D50898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  <w:r w:rsidRPr="00F75DB1">
              <w:rPr>
                <w:rFonts w:cstheme="minorHAnsi"/>
                <w:sz w:val="21"/>
                <w:szCs w:val="21"/>
              </w:rPr>
              <w:t>Dead</w:t>
            </w:r>
          </w:p>
        </w:tc>
      </w:tr>
      <w:tr w:rsidR="00816328" w:rsidRPr="00F75DB1" w14:paraId="41BCF144" w14:textId="77777777" w:rsidTr="000D0B6B">
        <w:tc>
          <w:tcPr>
            <w:tcW w:w="1231" w:type="dxa"/>
            <w:vMerge/>
            <w:vAlign w:val="bottom"/>
          </w:tcPr>
          <w:p w14:paraId="35999E16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835" w:type="dxa"/>
          </w:tcPr>
          <w:p w14:paraId="61528370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410" w:type="dxa"/>
          </w:tcPr>
          <w:p w14:paraId="35894A89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1134" w:type="dxa"/>
          </w:tcPr>
          <w:p w14:paraId="6EFD445B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793" w:type="dxa"/>
          </w:tcPr>
          <w:p w14:paraId="0534480E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</w:tr>
      <w:tr w:rsidR="00816328" w:rsidRPr="00F75DB1" w14:paraId="453DC362" w14:textId="77777777" w:rsidTr="000D0B6B">
        <w:tc>
          <w:tcPr>
            <w:tcW w:w="1231" w:type="dxa"/>
            <w:vMerge/>
          </w:tcPr>
          <w:p w14:paraId="08808FAE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835" w:type="dxa"/>
          </w:tcPr>
          <w:p w14:paraId="4714AEBF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410" w:type="dxa"/>
          </w:tcPr>
          <w:p w14:paraId="7F80B97D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1134" w:type="dxa"/>
          </w:tcPr>
          <w:p w14:paraId="0858E407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793" w:type="dxa"/>
          </w:tcPr>
          <w:p w14:paraId="55309E82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  <w:r w:rsidRPr="00F75DB1">
              <w:rPr>
                <w:rFonts w:cstheme="minorHAnsi"/>
                <w:sz w:val="21"/>
                <w:szCs w:val="21"/>
              </w:rPr>
              <w:t>Live</w:t>
            </w:r>
          </w:p>
        </w:tc>
      </w:tr>
      <w:tr w:rsidR="00816328" w:rsidRPr="00F75DB1" w14:paraId="1EF2D7F2" w14:textId="77777777" w:rsidTr="000D0B6B">
        <w:tc>
          <w:tcPr>
            <w:tcW w:w="1231" w:type="dxa"/>
            <w:vMerge/>
          </w:tcPr>
          <w:p w14:paraId="6D7D5E7D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835" w:type="dxa"/>
          </w:tcPr>
          <w:p w14:paraId="7D9EE415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410" w:type="dxa"/>
            <w:vMerge w:val="restart"/>
          </w:tcPr>
          <w:p w14:paraId="53A0F170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  <w:r w:rsidRPr="00F75DB1">
              <w:rPr>
                <w:rFonts w:cstheme="minorHAnsi"/>
                <w:sz w:val="21"/>
                <w:szCs w:val="21"/>
              </w:rPr>
              <w:t>Line infection and bloodstream infection of unknown source (BSI)</w:t>
            </w:r>
          </w:p>
        </w:tc>
        <w:tc>
          <w:tcPr>
            <w:tcW w:w="1134" w:type="dxa"/>
          </w:tcPr>
          <w:p w14:paraId="605B409C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793" w:type="dxa"/>
          </w:tcPr>
          <w:p w14:paraId="27CA823B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</w:tr>
      <w:tr w:rsidR="00816328" w:rsidRPr="00F75DB1" w14:paraId="09293A3C" w14:textId="77777777" w:rsidTr="000D0B6B">
        <w:tc>
          <w:tcPr>
            <w:tcW w:w="1231" w:type="dxa"/>
            <w:vMerge/>
          </w:tcPr>
          <w:p w14:paraId="65530F77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835" w:type="dxa"/>
          </w:tcPr>
          <w:p w14:paraId="3E853D0B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410" w:type="dxa"/>
            <w:vMerge/>
          </w:tcPr>
          <w:p w14:paraId="1883AFA8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1134" w:type="dxa"/>
          </w:tcPr>
          <w:p w14:paraId="0EF67FA6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793" w:type="dxa"/>
          </w:tcPr>
          <w:p w14:paraId="218BBEF3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</w:tr>
      <w:tr w:rsidR="00816328" w:rsidRPr="00F75DB1" w14:paraId="197A846F" w14:textId="77777777" w:rsidTr="000D0B6B">
        <w:tc>
          <w:tcPr>
            <w:tcW w:w="1231" w:type="dxa"/>
            <w:vMerge/>
          </w:tcPr>
          <w:p w14:paraId="0DABCDFE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835" w:type="dxa"/>
          </w:tcPr>
          <w:p w14:paraId="130A339C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410" w:type="dxa"/>
            <w:vMerge/>
          </w:tcPr>
          <w:p w14:paraId="096AB334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1134" w:type="dxa"/>
          </w:tcPr>
          <w:p w14:paraId="5D6988F6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793" w:type="dxa"/>
          </w:tcPr>
          <w:p w14:paraId="34B8329D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  <w:r w:rsidRPr="00F75DB1">
              <w:rPr>
                <w:rFonts w:cstheme="minorHAnsi"/>
                <w:sz w:val="21"/>
                <w:szCs w:val="21"/>
              </w:rPr>
              <w:t>Dead</w:t>
            </w:r>
          </w:p>
        </w:tc>
      </w:tr>
      <w:tr w:rsidR="00816328" w:rsidRPr="00F75DB1" w14:paraId="070AEAB6" w14:textId="77777777" w:rsidTr="000D0B6B">
        <w:tc>
          <w:tcPr>
            <w:tcW w:w="1231" w:type="dxa"/>
            <w:vMerge/>
          </w:tcPr>
          <w:p w14:paraId="0C37502C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835" w:type="dxa"/>
          </w:tcPr>
          <w:p w14:paraId="410B6427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410" w:type="dxa"/>
            <w:vMerge/>
          </w:tcPr>
          <w:p w14:paraId="6D0E0089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1134" w:type="dxa"/>
          </w:tcPr>
          <w:p w14:paraId="4D3775D7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793" w:type="dxa"/>
          </w:tcPr>
          <w:p w14:paraId="63B08C80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</w:tr>
      <w:tr w:rsidR="00816328" w:rsidRPr="00F75DB1" w14:paraId="0880D1E0" w14:textId="77777777" w:rsidTr="000D0B6B">
        <w:tc>
          <w:tcPr>
            <w:tcW w:w="1231" w:type="dxa"/>
            <w:vMerge/>
          </w:tcPr>
          <w:p w14:paraId="48DB0449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835" w:type="dxa"/>
          </w:tcPr>
          <w:p w14:paraId="154038E4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410" w:type="dxa"/>
          </w:tcPr>
          <w:p w14:paraId="5BD34A88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1134" w:type="dxa"/>
          </w:tcPr>
          <w:p w14:paraId="53DF3D17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793" w:type="dxa"/>
          </w:tcPr>
          <w:p w14:paraId="36377499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  <w:r w:rsidRPr="00F75DB1">
              <w:rPr>
                <w:rFonts w:cstheme="minorHAnsi"/>
                <w:sz w:val="21"/>
                <w:szCs w:val="21"/>
              </w:rPr>
              <w:t>Live</w:t>
            </w:r>
          </w:p>
        </w:tc>
      </w:tr>
      <w:tr w:rsidR="00816328" w:rsidRPr="00F75DB1" w14:paraId="2C2F90DE" w14:textId="77777777" w:rsidTr="000D0B6B">
        <w:tc>
          <w:tcPr>
            <w:tcW w:w="1231" w:type="dxa"/>
          </w:tcPr>
          <w:p w14:paraId="51002C01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835" w:type="dxa"/>
          </w:tcPr>
          <w:p w14:paraId="0EA513F5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410" w:type="dxa"/>
            <w:vMerge w:val="restart"/>
          </w:tcPr>
          <w:p w14:paraId="6DFB5F90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  <w:r w:rsidRPr="00F75DB1">
              <w:rPr>
                <w:rFonts w:cstheme="minorHAnsi"/>
                <w:sz w:val="21"/>
                <w:szCs w:val="21"/>
              </w:rPr>
              <w:t>Gastro-intestinal and intra-abdominal infection (IAI)</w:t>
            </w:r>
          </w:p>
        </w:tc>
        <w:tc>
          <w:tcPr>
            <w:tcW w:w="1134" w:type="dxa"/>
          </w:tcPr>
          <w:p w14:paraId="5F8E150A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793" w:type="dxa"/>
          </w:tcPr>
          <w:p w14:paraId="68CA190A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</w:tr>
      <w:tr w:rsidR="00816328" w:rsidRPr="00F75DB1" w14:paraId="0548A8F6" w14:textId="77777777" w:rsidTr="000D0B6B">
        <w:tc>
          <w:tcPr>
            <w:tcW w:w="1231" w:type="dxa"/>
          </w:tcPr>
          <w:p w14:paraId="37D54E45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835" w:type="dxa"/>
          </w:tcPr>
          <w:p w14:paraId="0D287AB2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410" w:type="dxa"/>
            <w:vMerge/>
          </w:tcPr>
          <w:p w14:paraId="64F7B908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1134" w:type="dxa"/>
          </w:tcPr>
          <w:p w14:paraId="0E8254DB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793" w:type="dxa"/>
          </w:tcPr>
          <w:p w14:paraId="38FE0D15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</w:tr>
      <w:tr w:rsidR="00816328" w:rsidRPr="00F75DB1" w14:paraId="24A595E2" w14:textId="77777777" w:rsidTr="000D0B6B">
        <w:tc>
          <w:tcPr>
            <w:tcW w:w="1231" w:type="dxa"/>
          </w:tcPr>
          <w:p w14:paraId="4F86A009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  <w:r>
              <w:rPr>
                <w:noProof/>
                <w:lang w:eastAsia="en-SG"/>
              </w:rPr>
              <mc:AlternateContent>
                <mc:Choice Requires="wps">
                  <w:drawing>
                    <wp:anchor distT="0" distB="0" distL="114300" distR="114300" simplePos="0" relativeHeight="251664384" behindDoc="0" locked="0" layoutInCell="1" allowOverlap="1" wp14:anchorId="6C6DDEF9" wp14:editId="4E0FEE6B">
                      <wp:simplePos x="0" y="0"/>
                      <wp:positionH relativeFrom="column">
                        <wp:posOffset>567055</wp:posOffset>
                      </wp:positionH>
                      <wp:positionV relativeFrom="paragraph">
                        <wp:posOffset>-917575</wp:posOffset>
                      </wp:positionV>
                      <wp:extent cx="611505" cy="1117600"/>
                      <wp:effectExtent l="0" t="0" r="23495" b="12700"/>
                      <wp:wrapNone/>
                      <wp:docPr id="25" name="Straight Connector 2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V="1">
                                <a:off x="0" y="0"/>
                                <a:ext cx="611505" cy="1117600"/>
                              </a:xfrm>
                              <a:prstGeom prst="line">
                                <a:avLst/>
                              </a:prstGeom>
                              <a:ln w="12700"/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line w14:anchorId="205E2EA1" id="Straight Connector 25" o:spid="_x0000_s1026" style="position:absolute;flip:y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44.65pt,-72.25pt" to="92.8pt,15.75pt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" strokecolor="black [3200]" strokeweight="1pt">
                      <v:stroke joinstyle="miter"/>
                    </v:line>
                  </w:pict>
                </mc:Fallback>
              </mc:AlternateContent>
            </w:r>
            <w:r>
              <w:rPr>
                <w:noProof/>
                <w:lang w:eastAsia="en-SG"/>
              </w:rPr>
              <mc:AlternateContent>
                <mc:Choice Requires="wps">
                  <w:drawing>
                    <wp:anchor distT="0" distB="0" distL="114300" distR="114300" simplePos="0" relativeHeight="251665408" behindDoc="0" locked="0" layoutInCell="1" allowOverlap="1" wp14:anchorId="543A515E" wp14:editId="5C505C76">
                      <wp:simplePos x="0" y="0"/>
                      <wp:positionH relativeFrom="column">
                        <wp:posOffset>567267</wp:posOffset>
                      </wp:positionH>
                      <wp:positionV relativeFrom="paragraph">
                        <wp:posOffset>201158</wp:posOffset>
                      </wp:positionV>
                      <wp:extent cx="612000" cy="1117600"/>
                      <wp:effectExtent l="0" t="0" r="23495" b="12700"/>
                      <wp:wrapNone/>
                      <wp:docPr id="5" name="Straight Connector 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612000" cy="1117600"/>
                              </a:xfrm>
                              <a:prstGeom prst="line">
                                <a:avLst/>
                              </a:prstGeom>
                              <a:ln w="12700"/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line w14:anchorId="4ED03506" id="Straight Connector 5" o:spid="_x0000_s1026" style="position:absolute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44.65pt,15.85pt" to="92.85pt,103.85pt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" strokecolor="black [3200]" strokeweight="1pt">
                      <v:stroke joinstyle="miter"/>
                    </v:line>
                  </w:pict>
                </mc:Fallback>
              </mc:AlternateContent>
            </w:r>
            <w:r>
              <w:rPr>
                <w:rFonts w:cstheme="minorHAnsi"/>
                <w:sz w:val="21"/>
                <w:szCs w:val="21"/>
              </w:rPr>
              <w:t xml:space="preserve">Admitted </w:t>
            </w:r>
          </w:p>
        </w:tc>
        <w:tc>
          <w:tcPr>
            <w:tcW w:w="2835" w:type="dxa"/>
          </w:tcPr>
          <w:p w14:paraId="7AB65BB9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410" w:type="dxa"/>
            <w:vMerge/>
          </w:tcPr>
          <w:p w14:paraId="40E9BBF9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1134" w:type="dxa"/>
          </w:tcPr>
          <w:p w14:paraId="61DD0B5C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793" w:type="dxa"/>
          </w:tcPr>
          <w:p w14:paraId="7809A255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  <w:r w:rsidRPr="00F75DB1">
              <w:rPr>
                <w:rFonts w:cstheme="minorHAnsi"/>
                <w:sz w:val="21"/>
                <w:szCs w:val="21"/>
              </w:rPr>
              <w:t>Dead</w:t>
            </w:r>
          </w:p>
        </w:tc>
      </w:tr>
      <w:tr w:rsidR="00816328" w:rsidRPr="00F75DB1" w14:paraId="225BBA24" w14:textId="77777777" w:rsidTr="000D0B6B">
        <w:tc>
          <w:tcPr>
            <w:tcW w:w="1231" w:type="dxa"/>
          </w:tcPr>
          <w:p w14:paraId="7F73D471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  <w:r>
              <w:rPr>
                <w:rFonts w:cstheme="minorHAnsi"/>
                <w:sz w:val="21"/>
                <w:szCs w:val="21"/>
              </w:rPr>
              <w:t>patient</w:t>
            </w:r>
          </w:p>
        </w:tc>
        <w:tc>
          <w:tcPr>
            <w:tcW w:w="2835" w:type="dxa"/>
          </w:tcPr>
          <w:p w14:paraId="19A9EEFC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410" w:type="dxa"/>
          </w:tcPr>
          <w:p w14:paraId="2741FDCF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1134" w:type="dxa"/>
          </w:tcPr>
          <w:p w14:paraId="29B2B3E2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793" w:type="dxa"/>
          </w:tcPr>
          <w:p w14:paraId="47ABBC18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</w:tr>
      <w:tr w:rsidR="00816328" w:rsidRPr="00F75DB1" w14:paraId="281F8B19" w14:textId="77777777" w:rsidTr="000D0B6B">
        <w:tc>
          <w:tcPr>
            <w:tcW w:w="1231" w:type="dxa"/>
          </w:tcPr>
          <w:p w14:paraId="3400AD41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835" w:type="dxa"/>
          </w:tcPr>
          <w:p w14:paraId="1903569B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410" w:type="dxa"/>
          </w:tcPr>
          <w:p w14:paraId="301E306E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1134" w:type="dxa"/>
          </w:tcPr>
          <w:p w14:paraId="1134C7AD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793" w:type="dxa"/>
          </w:tcPr>
          <w:p w14:paraId="30DCF7EA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  <w:r w:rsidRPr="00F75DB1">
              <w:rPr>
                <w:rFonts w:cstheme="minorHAnsi"/>
                <w:sz w:val="21"/>
                <w:szCs w:val="21"/>
              </w:rPr>
              <w:t>Live</w:t>
            </w:r>
          </w:p>
        </w:tc>
      </w:tr>
      <w:tr w:rsidR="00816328" w:rsidRPr="00F75DB1" w14:paraId="3F77934C" w14:textId="77777777" w:rsidTr="000D0B6B">
        <w:tc>
          <w:tcPr>
            <w:tcW w:w="1231" w:type="dxa"/>
          </w:tcPr>
          <w:p w14:paraId="5D2815AC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835" w:type="dxa"/>
          </w:tcPr>
          <w:p w14:paraId="65D44E49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410" w:type="dxa"/>
            <w:vMerge w:val="restart"/>
            <w:vAlign w:val="center"/>
          </w:tcPr>
          <w:p w14:paraId="1CCC2874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  <w:r w:rsidRPr="00F75DB1">
              <w:rPr>
                <w:rFonts w:cstheme="minorHAnsi"/>
                <w:sz w:val="21"/>
                <w:szCs w:val="21"/>
              </w:rPr>
              <w:t>Others (OTH)</w:t>
            </w:r>
          </w:p>
        </w:tc>
        <w:tc>
          <w:tcPr>
            <w:tcW w:w="1134" w:type="dxa"/>
          </w:tcPr>
          <w:p w14:paraId="5F38AD20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793" w:type="dxa"/>
          </w:tcPr>
          <w:p w14:paraId="1C568D4D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</w:tr>
      <w:tr w:rsidR="00816328" w:rsidRPr="00F75DB1" w14:paraId="36AF04F1" w14:textId="77777777" w:rsidTr="000D0B6B">
        <w:tc>
          <w:tcPr>
            <w:tcW w:w="1231" w:type="dxa"/>
          </w:tcPr>
          <w:p w14:paraId="695A99A8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835" w:type="dxa"/>
          </w:tcPr>
          <w:p w14:paraId="53C5B412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410" w:type="dxa"/>
            <w:vMerge/>
          </w:tcPr>
          <w:p w14:paraId="629A01E9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1134" w:type="dxa"/>
          </w:tcPr>
          <w:p w14:paraId="49482CA6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793" w:type="dxa"/>
          </w:tcPr>
          <w:p w14:paraId="70E5B072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</w:tr>
      <w:tr w:rsidR="00816328" w:rsidRPr="00F75DB1" w14:paraId="4E41193F" w14:textId="77777777" w:rsidTr="000D0B6B">
        <w:tc>
          <w:tcPr>
            <w:tcW w:w="1231" w:type="dxa"/>
          </w:tcPr>
          <w:p w14:paraId="735D7162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835" w:type="dxa"/>
          </w:tcPr>
          <w:p w14:paraId="62D3A2A7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410" w:type="dxa"/>
          </w:tcPr>
          <w:p w14:paraId="6C13C9CA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1134" w:type="dxa"/>
          </w:tcPr>
          <w:p w14:paraId="4E314484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793" w:type="dxa"/>
          </w:tcPr>
          <w:p w14:paraId="531E58CA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  <w:r w:rsidRPr="00F75DB1">
              <w:rPr>
                <w:rFonts w:cstheme="minorHAnsi"/>
                <w:sz w:val="21"/>
                <w:szCs w:val="21"/>
              </w:rPr>
              <w:t>Dead</w:t>
            </w:r>
          </w:p>
        </w:tc>
      </w:tr>
      <w:tr w:rsidR="00816328" w:rsidRPr="00F75DB1" w14:paraId="2AD9E0FC" w14:textId="77777777" w:rsidTr="000D0B6B">
        <w:tc>
          <w:tcPr>
            <w:tcW w:w="1231" w:type="dxa"/>
          </w:tcPr>
          <w:p w14:paraId="327253E3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835" w:type="dxa"/>
          </w:tcPr>
          <w:p w14:paraId="670908AC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410" w:type="dxa"/>
          </w:tcPr>
          <w:p w14:paraId="609EAD30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1134" w:type="dxa"/>
          </w:tcPr>
          <w:p w14:paraId="4266EA32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793" w:type="dxa"/>
          </w:tcPr>
          <w:p w14:paraId="01335F41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</w:tr>
      <w:tr w:rsidR="00816328" w:rsidRPr="00F75DB1" w14:paraId="7528BA2E" w14:textId="77777777" w:rsidTr="000D0B6B">
        <w:tc>
          <w:tcPr>
            <w:tcW w:w="1231" w:type="dxa"/>
          </w:tcPr>
          <w:p w14:paraId="0398E903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835" w:type="dxa"/>
          </w:tcPr>
          <w:p w14:paraId="1C2FBF51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b/>
                <w:bCs/>
                <w:noProof/>
                <w:lang w:eastAsia="en-SG"/>
              </w:rPr>
              <mc:AlternateContent>
                <mc:Choice Requires="wps">
                  <w:drawing>
                    <wp:anchor distT="0" distB="0" distL="114300" distR="114300" simplePos="0" relativeHeight="251662336" behindDoc="0" locked="0" layoutInCell="1" allowOverlap="1" wp14:anchorId="11F8087E" wp14:editId="736A7348">
                      <wp:simplePos x="0" y="0"/>
                      <wp:positionH relativeFrom="column">
                        <wp:posOffset>267970</wp:posOffset>
                      </wp:positionH>
                      <wp:positionV relativeFrom="paragraph">
                        <wp:posOffset>173144</wp:posOffset>
                      </wp:positionV>
                      <wp:extent cx="908050" cy="972820"/>
                      <wp:effectExtent l="0" t="0" r="0" b="0"/>
                      <wp:wrapNone/>
                      <wp:docPr id="3" name="Text Box 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908050" cy="97282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14:paraId="5C6C8A5B" w14:textId="77777777" w:rsidR="00816328" w:rsidRPr="00A73057" w:rsidRDefault="00816328" w:rsidP="00816328">
                                  <w:pPr>
                                    <w:jc w:val="center"/>
                                    <w:rPr>
                                      <w:sz w:val="21"/>
                                      <w:szCs w:val="21"/>
                                      <w:lang w:val="en-US"/>
                                    </w:rPr>
                                  </w:pPr>
                                  <w:r>
                                    <w:rPr>
                                      <w:sz w:val="21"/>
                                      <w:szCs w:val="21"/>
                                      <w:lang w:val="en-US"/>
                                    </w:rPr>
                                    <w:t>No HAI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11F8087E" id="Text Box 3" o:spid="_x0000_s1027" type="#_x0000_t202" style="position:absolute;margin-left:21.1pt;margin-top:13.65pt;width:71.5pt;height:76.6pt;z-index:251662336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" filled="f" stroked="f" strokeweight=".5pt">
                      <v:textbox>
                        <w:txbxContent>
                          <w:p w14:paraId="5C6C8A5B" w14:textId="77777777" w:rsidR="00816328" w:rsidRPr="00A73057" w:rsidRDefault="00816328" w:rsidP="00816328">
                            <w:pPr>
                              <w:jc w:val="center"/>
                              <w:rPr>
                                <w:sz w:val="21"/>
                                <w:szCs w:val="21"/>
                                <w:lang w:val="en-US"/>
                              </w:rPr>
                            </w:pPr>
                            <w:r>
                              <w:rPr>
                                <w:sz w:val="21"/>
                                <w:szCs w:val="21"/>
                                <w:lang w:val="en-US"/>
                              </w:rPr>
                              <w:t>No HAI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rFonts w:ascii="Times New Roman" w:hAnsi="Times New Roman" w:cs="Times New Roman"/>
                <w:b/>
                <w:bCs/>
                <w:noProof/>
                <w:lang w:eastAsia="en-SG"/>
              </w:rPr>
              <mc:AlternateContent>
                <mc:Choice Requires="wpg">
                  <w:drawing>
                    <wp:anchor distT="0" distB="0" distL="114300" distR="114300" simplePos="0" relativeHeight="251663360" behindDoc="0" locked="0" layoutInCell="1" allowOverlap="1" wp14:anchorId="55D5831F" wp14:editId="7B1420BD">
                      <wp:simplePos x="0" y="0"/>
                      <wp:positionH relativeFrom="column">
                        <wp:posOffset>1108075</wp:posOffset>
                      </wp:positionH>
                      <wp:positionV relativeFrom="paragraph">
                        <wp:posOffset>58632</wp:posOffset>
                      </wp:positionV>
                      <wp:extent cx="589915" cy="497840"/>
                      <wp:effectExtent l="0" t="0" r="19685" b="22860"/>
                      <wp:wrapNone/>
                      <wp:docPr id="15" name="Group 15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589915" cy="497840"/>
                                <a:chOff x="0" y="0"/>
                                <a:chExt cx="590336" cy="498019"/>
                              </a:xfrm>
                            </wpg:grpSpPr>
                            <wps:wsp>
                              <wps:cNvPr id="7" name="Straight Connector 7"/>
                              <wps:cNvCnPr/>
                              <wps:spPr>
                                <a:xfrm flipV="1">
                                  <a:off x="0" y="0"/>
                                  <a:ext cx="590336" cy="265433"/>
                                </a:xfrm>
                                <a:prstGeom prst="line">
                                  <a:avLst/>
                                </a:prstGeom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10" name="Straight Connector 10"/>
                              <wps:cNvCnPr/>
                              <wps:spPr>
                                <a:xfrm>
                                  <a:off x="0" y="262467"/>
                                  <a:ext cx="590122" cy="235552"/>
                                </a:xfrm>
                                <a:prstGeom prst="line">
                                  <a:avLst/>
                                </a:prstGeom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</wp:anchor>
                  </w:drawing>
                </mc:Choice>
                <mc:Fallback>
                  <w:pict>
                    <v:group w14:anchorId="40D2F537" id="Group 15" o:spid="_x0000_s1026" style="position:absolute;margin-left:87.25pt;margin-top:4.6pt;width:46.45pt;height:39.2pt;z-index:251663360" coordsize="5903,4980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">
                      <v:line id="Straight Connector 7" o:spid="_x0000_s1027" style="position:absolute;flip:y;visibility:visible;mso-wrap-style:square" from="0,0" to="5903,2654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" strokecolor="black [3213]" strokeweight="1pt">
                        <v:stroke joinstyle="miter"/>
                      </v:line>
                      <v:line id="Straight Connector 10" o:spid="_x0000_s1028" style="position:absolute;visibility:visible;mso-wrap-style:square" from="0,2624" to="5901,4980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" strokecolor="black [3213]" strokeweight="1pt">
                        <v:stroke joinstyle="miter"/>
                      </v:line>
                    </v:group>
                  </w:pict>
                </mc:Fallback>
              </mc:AlternateContent>
            </w:r>
          </w:p>
        </w:tc>
        <w:tc>
          <w:tcPr>
            <w:tcW w:w="2410" w:type="dxa"/>
          </w:tcPr>
          <w:p w14:paraId="6ECB507D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  <w:r>
              <w:rPr>
                <w:rFonts w:cstheme="minorHAnsi"/>
                <w:sz w:val="21"/>
                <w:szCs w:val="21"/>
              </w:rPr>
              <w:t>Live</w:t>
            </w:r>
          </w:p>
        </w:tc>
        <w:tc>
          <w:tcPr>
            <w:tcW w:w="1134" w:type="dxa"/>
          </w:tcPr>
          <w:p w14:paraId="08DBCD9A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793" w:type="dxa"/>
          </w:tcPr>
          <w:p w14:paraId="736B4451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</w:tr>
      <w:tr w:rsidR="00816328" w:rsidRPr="00F75DB1" w14:paraId="433A4773" w14:textId="77777777" w:rsidTr="000D0B6B">
        <w:tc>
          <w:tcPr>
            <w:tcW w:w="1231" w:type="dxa"/>
          </w:tcPr>
          <w:p w14:paraId="367B6023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835" w:type="dxa"/>
          </w:tcPr>
          <w:p w14:paraId="3623E812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410" w:type="dxa"/>
          </w:tcPr>
          <w:p w14:paraId="1A8ACDB6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1134" w:type="dxa"/>
          </w:tcPr>
          <w:p w14:paraId="5A028A6B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793" w:type="dxa"/>
          </w:tcPr>
          <w:p w14:paraId="2E8519C4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</w:tr>
      <w:tr w:rsidR="00816328" w:rsidRPr="00F75DB1" w14:paraId="1C8289E1" w14:textId="77777777" w:rsidTr="000D0B6B">
        <w:tc>
          <w:tcPr>
            <w:tcW w:w="1231" w:type="dxa"/>
          </w:tcPr>
          <w:p w14:paraId="2DD3D90D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835" w:type="dxa"/>
          </w:tcPr>
          <w:p w14:paraId="333A8C22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410" w:type="dxa"/>
          </w:tcPr>
          <w:p w14:paraId="681EC7F8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1134" w:type="dxa"/>
          </w:tcPr>
          <w:p w14:paraId="7FEA6A34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793" w:type="dxa"/>
          </w:tcPr>
          <w:p w14:paraId="5EF9496B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</w:tr>
      <w:tr w:rsidR="00816328" w:rsidRPr="00F75DB1" w14:paraId="0F574F74" w14:textId="77777777" w:rsidTr="000D0B6B">
        <w:tc>
          <w:tcPr>
            <w:tcW w:w="1231" w:type="dxa"/>
          </w:tcPr>
          <w:p w14:paraId="56F047D1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835" w:type="dxa"/>
          </w:tcPr>
          <w:p w14:paraId="5AFFF6EA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410" w:type="dxa"/>
          </w:tcPr>
          <w:p w14:paraId="28B04E9E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  <w:r>
              <w:rPr>
                <w:rFonts w:cstheme="minorHAnsi"/>
                <w:sz w:val="21"/>
                <w:szCs w:val="21"/>
              </w:rPr>
              <w:t>Dead</w:t>
            </w:r>
          </w:p>
        </w:tc>
        <w:tc>
          <w:tcPr>
            <w:tcW w:w="1134" w:type="dxa"/>
          </w:tcPr>
          <w:p w14:paraId="0EC4D48D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793" w:type="dxa"/>
          </w:tcPr>
          <w:p w14:paraId="301ACDD6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</w:tr>
      <w:tr w:rsidR="00816328" w:rsidRPr="00F75DB1" w14:paraId="15A23F3E" w14:textId="77777777" w:rsidTr="000D0B6B">
        <w:tc>
          <w:tcPr>
            <w:tcW w:w="1231" w:type="dxa"/>
          </w:tcPr>
          <w:p w14:paraId="238FDE46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835" w:type="dxa"/>
          </w:tcPr>
          <w:p w14:paraId="614EE1B2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410" w:type="dxa"/>
          </w:tcPr>
          <w:p w14:paraId="2A354155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1134" w:type="dxa"/>
          </w:tcPr>
          <w:p w14:paraId="58182149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793" w:type="dxa"/>
          </w:tcPr>
          <w:p w14:paraId="30C1CB55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</w:tr>
      <w:tr w:rsidR="00816328" w:rsidRPr="00F75DB1" w14:paraId="1A9C98C0" w14:textId="77777777" w:rsidTr="000D0B6B">
        <w:tc>
          <w:tcPr>
            <w:tcW w:w="1231" w:type="dxa"/>
          </w:tcPr>
          <w:p w14:paraId="0C60EC51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835" w:type="dxa"/>
          </w:tcPr>
          <w:p w14:paraId="7D569B24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410" w:type="dxa"/>
          </w:tcPr>
          <w:p w14:paraId="7E8AAB5C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1134" w:type="dxa"/>
          </w:tcPr>
          <w:p w14:paraId="28DCEF38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793" w:type="dxa"/>
          </w:tcPr>
          <w:p w14:paraId="3ED2087E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</w:tr>
      <w:tr w:rsidR="00816328" w:rsidRPr="00F75DB1" w14:paraId="6FDEBC2E" w14:textId="77777777" w:rsidTr="000D0B6B">
        <w:tc>
          <w:tcPr>
            <w:tcW w:w="1231" w:type="dxa"/>
          </w:tcPr>
          <w:p w14:paraId="049CC277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835" w:type="dxa"/>
          </w:tcPr>
          <w:p w14:paraId="0CDCF200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2410" w:type="dxa"/>
          </w:tcPr>
          <w:p w14:paraId="133CA845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1134" w:type="dxa"/>
          </w:tcPr>
          <w:p w14:paraId="1910105F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  <w:tc>
          <w:tcPr>
            <w:tcW w:w="793" w:type="dxa"/>
          </w:tcPr>
          <w:p w14:paraId="1850D3EC" w14:textId="77777777" w:rsidR="00816328" w:rsidRPr="00F75DB1" w:rsidRDefault="00816328" w:rsidP="000D0B6B">
            <w:pPr>
              <w:rPr>
                <w:rFonts w:cstheme="minorHAnsi"/>
                <w:sz w:val="21"/>
                <w:szCs w:val="21"/>
              </w:rPr>
            </w:pPr>
          </w:p>
        </w:tc>
      </w:tr>
    </w:tbl>
    <w:p w14:paraId="4EE61A6F" w14:textId="77777777" w:rsidR="00816328" w:rsidRDefault="00816328" w:rsidP="00816328">
      <w:pPr>
        <w:rPr>
          <w:rFonts w:ascii="Times New Roman" w:hAnsi="Times New Roman" w:cs="Times New Roman"/>
          <w:b/>
          <w:bCs/>
        </w:rPr>
      </w:pPr>
    </w:p>
    <w:p w14:paraId="6C90F98D" w14:textId="77777777" w:rsidR="00816328" w:rsidRPr="00441A5F" w:rsidRDefault="00816328" w:rsidP="00816328">
      <w:pPr>
        <w:spacing w:line="480" w:lineRule="auto"/>
        <w:rPr>
          <w:rFonts w:ascii="Times New Roman" w:hAnsi="Times New Roman" w:cs="Times New Roman"/>
          <w:sz w:val="18"/>
          <w:szCs w:val="18"/>
        </w:rPr>
      </w:pPr>
      <w:r w:rsidRPr="00441A5F">
        <w:rPr>
          <w:rFonts w:ascii="Times New Roman" w:hAnsi="Times New Roman" w:cs="Times New Roman"/>
          <w:sz w:val="18"/>
          <w:szCs w:val="18"/>
        </w:rPr>
        <w:t xml:space="preserve">BSI, catheter-related bloodstream infection and bloodstream infection of unknown source; HAI, healthcare-associated infection; IAIs, </w:t>
      </w:r>
      <w:r w:rsidRPr="00441A5F">
        <w:rPr>
          <w:rFonts w:ascii="Times New Roman" w:hAnsi="Times New Roman" w:cs="Times New Roman"/>
          <w:sz w:val="18"/>
          <w:szCs w:val="18"/>
          <w:lang w:val="en-GB"/>
        </w:rPr>
        <w:t>gastrointestinal and intraabdominal infections; PN, pneumonia and other lower respiratory tract infections; SEP, unspecified sepsis; SGD, Singapore dollars; SSI, surgical site infections; OTH, other HAIs</w:t>
      </w:r>
    </w:p>
    <w:p w14:paraId="7B02AE5C" w14:textId="77777777" w:rsidR="00816328" w:rsidRDefault="00816328"/>
    <w:p w14:paraId="511819EC" w14:textId="626E6F7D" w:rsidR="00816328" w:rsidRPr="00816328" w:rsidRDefault="00816328">
      <w:pPr>
        <w:rPr>
          <w:rFonts w:ascii="Times New Roman" w:hAnsi="Times New Roman" w:cs="Times New Roman"/>
          <w:b/>
          <w:bCs/>
          <w:u w:val="single"/>
        </w:rPr>
      </w:pPr>
      <w:r w:rsidRPr="00816328">
        <w:rPr>
          <w:rFonts w:ascii="Times New Roman" w:hAnsi="Times New Roman" w:cs="Times New Roman"/>
          <w:b/>
          <w:bCs/>
          <w:u w:val="single"/>
        </w:rPr>
        <w:lastRenderedPageBreak/>
        <w:t>References for Supplementary Appendix</w:t>
      </w:r>
    </w:p>
    <w:p w14:paraId="77CEB37F" w14:textId="77777777" w:rsidR="00816328" w:rsidRDefault="00816328"/>
    <w:p w14:paraId="640A40DC" w14:textId="77777777" w:rsidR="00816328" w:rsidRPr="00816328" w:rsidRDefault="00816328" w:rsidP="00816328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816328">
        <w:rPr>
          <w:b/>
          <w:noProof/>
        </w:rPr>
        <w:t>1.</w:t>
      </w:r>
      <w:r w:rsidRPr="00816328">
        <w:rPr>
          <w:noProof/>
        </w:rPr>
        <w:tab/>
        <w:t xml:space="preserve">Cai Y, Venkatachalam I, Tee NW, et al. Prevalence of Healthcare-Associated Infections and Antimicrobial Use Among Adult Inpatients in Singapore Acute-Care Hospitals: Results From the First National Point Prevalence Survey. </w:t>
      </w:r>
      <w:r w:rsidRPr="00816328">
        <w:rPr>
          <w:i/>
          <w:noProof/>
        </w:rPr>
        <w:t xml:space="preserve">Clin Infect Dis </w:t>
      </w:r>
      <w:r w:rsidRPr="00816328">
        <w:rPr>
          <w:noProof/>
        </w:rPr>
        <w:t>2017;64:S61-S67.</w:t>
      </w:r>
    </w:p>
    <w:p w14:paraId="257773A2" w14:textId="77777777" w:rsidR="00816328" w:rsidRPr="00816328" w:rsidRDefault="00816328" w:rsidP="00816328">
      <w:pPr>
        <w:pStyle w:val="EndNoteBibliography"/>
        <w:rPr>
          <w:noProof/>
        </w:rPr>
      </w:pPr>
      <w:r w:rsidRPr="00816328">
        <w:rPr>
          <w:b/>
          <w:noProof/>
        </w:rPr>
        <w:t>2.</w:t>
      </w:r>
      <w:r w:rsidRPr="00816328">
        <w:rPr>
          <w:noProof/>
        </w:rPr>
        <w:tab/>
        <w:t xml:space="preserve">Cai Y, Lo JJ, Venkatachalam I, et al. The impact of healthcare associated infections on mortality and length of stay in Singapore-A time-varying analysis. </w:t>
      </w:r>
      <w:r w:rsidRPr="00816328">
        <w:rPr>
          <w:i/>
          <w:noProof/>
        </w:rPr>
        <w:t xml:space="preserve">Infect Control Hosp Epidemiol </w:t>
      </w:r>
      <w:r w:rsidRPr="00816328">
        <w:rPr>
          <w:noProof/>
        </w:rPr>
        <w:t>2020:1-6.</w:t>
      </w:r>
    </w:p>
    <w:p w14:paraId="3D4440EA" w14:textId="78671401" w:rsidR="001F62B1" w:rsidRDefault="00816328">
      <w:r>
        <w:fldChar w:fldCharType="end"/>
      </w:r>
    </w:p>
    <w:sectPr w:rsidR="001F62B1" w:rsidSect="004065D3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CH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sazwwv0qpsxf8eadwwvppedtda9srwesefs&quot;&gt;My EndNote Library-Converted&lt;record-ids&gt;&lt;item&gt;5&lt;/item&gt;&lt;item&gt;713&lt;/item&gt;&lt;/record-ids&gt;&lt;/item&gt;&lt;/Libraries&gt;"/>
  </w:docVars>
  <w:rsids>
    <w:rsidRoot w:val="00816328"/>
    <w:rsid w:val="00022227"/>
    <w:rsid w:val="00025DD4"/>
    <w:rsid w:val="00065044"/>
    <w:rsid w:val="00076640"/>
    <w:rsid w:val="00087E1C"/>
    <w:rsid w:val="0009458B"/>
    <w:rsid w:val="000C5A4D"/>
    <w:rsid w:val="000D09A3"/>
    <w:rsid w:val="000E2C22"/>
    <w:rsid w:val="000F67A4"/>
    <w:rsid w:val="00106C6A"/>
    <w:rsid w:val="00114B75"/>
    <w:rsid w:val="0014501A"/>
    <w:rsid w:val="00147E15"/>
    <w:rsid w:val="00150DB8"/>
    <w:rsid w:val="0017660F"/>
    <w:rsid w:val="001779E7"/>
    <w:rsid w:val="00187111"/>
    <w:rsid w:val="00191A92"/>
    <w:rsid w:val="001957D7"/>
    <w:rsid w:val="001C3993"/>
    <w:rsid w:val="001D61BF"/>
    <w:rsid w:val="001F0B4D"/>
    <w:rsid w:val="001F4381"/>
    <w:rsid w:val="001F62B1"/>
    <w:rsid w:val="001F70BF"/>
    <w:rsid w:val="001F72D0"/>
    <w:rsid w:val="00212691"/>
    <w:rsid w:val="002221CA"/>
    <w:rsid w:val="00244BA0"/>
    <w:rsid w:val="00251F83"/>
    <w:rsid w:val="00260138"/>
    <w:rsid w:val="0026427F"/>
    <w:rsid w:val="002732B1"/>
    <w:rsid w:val="0028101D"/>
    <w:rsid w:val="002842FF"/>
    <w:rsid w:val="00285D3E"/>
    <w:rsid w:val="002A5EC9"/>
    <w:rsid w:val="002A70A9"/>
    <w:rsid w:val="002B1B87"/>
    <w:rsid w:val="002D1A5E"/>
    <w:rsid w:val="002F3DA6"/>
    <w:rsid w:val="00332663"/>
    <w:rsid w:val="00332F26"/>
    <w:rsid w:val="00336227"/>
    <w:rsid w:val="00382245"/>
    <w:rsid w:val="00387E66"/>
    <w:rsid w:val="003A21B0"/>
    <w:rsid w:val="003C01A8"/>
    <w:rsid w:val="003C35C2"/>
    <w:rsid w:val="003E20BF"/>
    <w:rsid w:val="004065D3"/>
    <w:rsid w:val="00410AEE"/>
    <w:rsid w:val="00413C6B"/>
    <w:rsid w:val="0043719F"/>
    <w:rsid w:val="00443CBF"/>
    <w:rsid w:val="00452455"/>
    <w:rsid w:val="004658D8"/>
    <w:rsid w:val="00495366"/>
    <w:rsid w:val="004A34F7"/>
    <w:rsid w:val="004A393B"/>
    <w:rsid w:val="004B1F2F"/>
    <w:rsid w:val="004C0AE3"/>
    <w:rsid w:val="004E345D"/>
    <w:rsid w:val="004F172B"/>
    <w:rsid w:val="004F503B"/>
    <w:rsid w:val="00511AD1"/>
    <w:rsid w:val="00516082"/>
    <w:rsid w:val="00521FC8"/>
    <w:rsid w:val="0052214F"/>
    <w:rsid w:val="0054344D"/>
    <w:rsid w:val="005505A4"/>
    <w:rsid w:val="005879ED"/>
    <w:rsid w:val="00587B02"/>
    <w:rsid w:val="005905F2"/>
    <w:rsid w:val="00597BC1"/>
    <w:rsid w:val="005E29B9"/>
    <w:rsid w:val="005E7D44"/>
    <w:rsid w:val="0060198F"/>
    <w:rsid w:val="00620EE4"/>
    <w:rsid w:val="00621846"/>
    <w:rsid w:val="006454A8"/>
    <w:rsid w:val="00655234"/>
    <w:rsid w:val="00664D5C"/>
    <w:rsid w:val="006656F9"/>
    <w:rsid w:val="006810CD"/>
    <w:rsid w:val="00693C1D"/>
    <w:rsid w:val="006E2742"/>
    <w:rsid w:val="00703C78"/>
    <w:rsid w:val="00727A45"/>
    <w:rsid w:val="007307D0"/>
    <w:rsid w:val="00736709"/>
    <w:rsid w:val="00742E7F"/>
    <w:rsid w:val="00757CD5"/>
    <w:rsid w:val="0077488F"/>
    <w:rsid w:val="007757C4"/>
    <w:rsid w:val="00786C18"/>
    <w:rsid w:val="007D30C7"/>
    <w:rsid w:val="007E6970"/>
    <w:rsid w:val="007F07BC"/>
    <w:rsid w:val="007F1748"/>
    <w:rsid w:val="007F764A"/>
    <w:rsid w:val="00807DD9"/>
    <w:rsid w:val="00816328"/>
    <w:rsid w:val="00826066"/>
    <w:rsid w:val="00837DF7"/>
    <w:rsid w:val="00845707"/>
    <w:rsid w:val="008675D3"/>
    <w:rsid w:val="00872DBA"/>
    <w:rsid w:val="00887A4B"/>
    <w:rsid w:val="008A3192"/>
    <w:rsid w:val="008C3213"/>
    <w:rsid w:val="008C7799"/>
    <w:rsid w:val="008C7D13"/>
    <w:rsid w:val="008D1F67"/>
    <w:rsid w:val="008D5DEC"/>
    <w:rsid w:val="008F537B"/>
    <w:rsid w:val="00911561"/>
    <w:rsid w:val="009224A9"/>
    <w:rsid w:val="00947921"/>
    <w:rsid w:val="0095165F"/>
    <w:rsid w:val="00952414"/>
    <w:rsid w:val="00955707"/>
    <w:rsid w:val="0098025C"/>
    <w:rsid w:val="00980F03"/>
    <w:rsid w:val="00985370"/>
    <w:rsid w:val="00985F9F"/>
    <w:rsid w:val="00986690"/>
    <w:rsid w:val="009C0D37"/>
    <w:rsid w:val="009C1D08"/>
    <w:rsid w:val="009C3329"/>
    <w:rsid w:val="009C63B4"/>
    <w:rsid w:val="009C67E1"/>
    <w:rsid w:val="009E4458"/>
    <w:rsid w:val="009F4007"/>
    <w:rsid w:val="00A0436F"/>
    <w:rsid w:val="00A13012"/>
    <w:rsid w:val="00A132AD"/>
    <w:rsid w:val="00A2789C"/>
    <w:rsid w:val="00A32314"/>
    <w:rsid w:val="00A32FE7"/>
    <w:rsid w:val="00A35C92"/>
    <w:rsid w:val="00A40129"/>
    <w:rsid w:val="00A44DE4"/>
    <w:rsid w:val="00A50679"/>
    <w:rsid w:val="00A6198D"/>
    <w:rsid w:val="00AC6A20"/>
    <w:rsid w:val="00AC752D"/>
    <w:rsid w:val="00AD6B8D"/>
    <w:rsid w:val="00AE2492"/>
    <w:rsid w:val="00AE5980"/>
    <w:rsid w:val="00B146E9"/>
    <w:rsid w:val="00B15E8E"/>
    <w:rsid w:val="00B22995"/>
    <w:rsid w:val="00B250E9"/>
    <w:rsid w:val="00B30746"/>
    <w:rsid w:val="00B7192F"/>
    <w:rsid w:val="00B7559B"/>
    <w:rsid w:val="00B87F3C"/>
    <w:rsid w:val="00BA0BBC"/>
    <w:rsid w:val="00BA4A1E"/>
    <w:rsid w:val="00BA7555"/>
    <w:rsid w:val="00BC6AC9"/>
    <w:rsid w:val="00BD112E"/>
    <w:rsid w:val="00BF0FEE"/>
    <w:rsid w:val="00C001D4"/>
    <w:rsid w:val="00C92E92"/>
    <w:rsid w:val="00CA48B9"/>
    <w:rsid w:val="00CB1BE0"/>
    <w:rsid w:val="00CF264C"/>
    <w:rsid w:val="00CF5CF5"/>
    <w:rsid w:val="00D2521A"/>
    <w:rsid w:val="00D304E3"/>
    <w:rsid w:val="00D42DFD"/>
    <w:rsid w:val="00D543F0"/>
    <w:rsid w:val="00D60DC3"/>
    <w:rsid w:val="00D647A1"/>
    <w:rsid w:val="00DC12BB"/>
    <w:rsid w:val="00DD752C"/>
    <w:rsid w:val="00DE10EB"/>
    <w:rsid w:val="00DE3D80"/>
    <w:rsid w:val="00DF7FF5"/>
    <w:rsid w:val="00E100DF"/>
    <w:rsid w:val="00E14DCD"/>
    <w:rsid w:val="00E14FD5"/>
    <w:rsid w:val="00E162C5"/>
    <w:rsid w:val="00E3534E"/>
    <w:rsid w:val="00E3741E"/>
    <w:rsid w:val="00E72A03"/>
    <w:rsid w:val="00E758CB"/>
    <w:rsid w:val="00E809B0"/>
    <w:rsid w:val="00E87E50"/>
    <w:rsid w:val="00EA1F30"/>
    <w:rsid w:val="00EC2E56"/>
    <w:rsid w:val="00EC2F2F"/>
    <w:rsid w:val="00EC71F2"/>
    <w:rsid w:val="00ED23EA"/>
    <w:rsid w:val="00F01BB8"/>
    <w:rsid w:val="00F16464"/>
    <w:rsid w:val="00F41E68"/>
    <w:rsid w:val="00F43CCD"/>
    <w:rsid w:val="00F50C2F"/>
    <w:rsid w:val="00F51085"/>
    <w:rsid w:val="00F653ED"/>
    <w:rsid w:val="00F6604A"/>
    <w:rsid w:val="00F669C6"/>
    <w:rsid w:val="00F86F54"/>
    <w:rsid w:val="00F95A6C"/>
    <w:rsid w:val="00FA197D"/>
    <w:rsid w:val="00FE5C93"/>
    <w:rsid w:val="00FF767B"/>
    <w:rsid w:val="00FF7EB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SG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51964A9"/>
  <w15:chartTrackingRefBased/>
  <w15:docId w15:val="{42D621DC-BC30-6445-90B0-7DBE114D551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SG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16328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81632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816328"/>
    <w:pPr>
      <w:jc w:val="center"/>
    </w:pPr>
    <w:rPr>
      <w:rFonts w:ascii="Times New Roman" w:hAnsi="Times New Roman" w:cs="Times New Roman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16328"/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16328"/>
    <w:pPr>
      <w:spacing w:line="480" w:lineRule="auto"/>
    </w:pPr>
    <w:rPr>
      <w:rFonts w:ascii="Times New Roman" w:hAnsi="Times New Roman" w:cs="Times New Roman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16328"/>
    <w:rPr>
      <w:rFonts w:ascii="Times New Roman" w:hAnsi="Times New Roman" w:cs="Times New Roman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6</Pages>
  <Words>839</Words>
  <Characters>4783</Characters>
  <Application>Microsoft Office Word</Application>
  <DocSecurity>0</DocSecurity>
  <Lines>39</Lines>
  <Paragraphs>11</Paragraphs>
  <ScaleCrop>false</ScaleCrop>
  <Company/>
  <LinksUpToDate>false</LinksUpToDate>
  <CharactersWithSpaces>56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i Yiying</dc:creator>
  <cp:keywords/>
  <dc:description/>
  <cp:lastModifiedBy>Cai Yiying</cp:lastModifiedBy>
  <cp:revision>1</cp:revision>
  <dcterms:created xsi:type="dcterms:W3CDTF">2021-03-19T06:42:00Z</dcterms:created>
  <dcterms:modified xsi:type="dcterms:W3CDTF">2021-03-19T06:43:00Z</dcterms:modified>
</cp:coreProperties>
</file>